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Pr="005965ED" w:rsidRDefault="009D4C49" w:rsidP="005965ED">
      <w:pPr>
        <w:pStyle w:val="ListParagraph"/>
        <w:numPr>
          <w:ilvl w:val="0"/>
          <w:numId w:val="18"/>
        </w:numPr>
        <w:spacing w:line="360" w:lineRule="auto"/>
      </w:pPr>
      <w:r w:rsidRPr="005965ED">
        <w:t>Conclusion</w:t>
      </w:r>
      <w:r w:rsidR="006422DB" w:rsidRPr="005965ED">
        <w:t>…………………………………………………………………………...44</w:t>
      </w:r>
    </w:p>
    <w:p w14:paraId="71F420A8" w14:textId="5F3861F9" w:rsidR="009D4C49" w:rsidRPr="005965ED" w:rsidRDefault="00E738D0" w:rsidP="005965ED">
      <w:pPr>
        <w:pStyle w:val="ListParagraph"/>
        <w:numPr>
          <w:ilvl w:val="0"/>
          <w:numId w:val="18"/>
        </w:numPr>
        <w:spacing w:line="360" w:lineRule="auto"/>
      </w:pPr>
      <w:r w:rsidRPr="005965ED">
        <w:t>Bibliography</w:t>
      </w:r>
      <w:r w:rsidR="006422DB" w:rsidRPr="005965ED">
        <w:t>…………………………………………………………………………47</w:t>
      </w:r>
    </w:p>
    <w:p w14:paraId="0639EF78" w14:textId="2AD99551" w:rsidR="00A35066" w:rsidRPr="005965ED" w:rsidRDefault="00E738D0" w:rsidP="005965ED">
      <w:pPr>
        <w:pStyle w:val="ListParagraph"/>
        <w:numPr>
          <w:ilvl w:val="0"/>
          <w:numId w:val="18"/>
        </w:numPr>
        <w:spacing w:line="360" w:lineRule="auto"/>
      </w:pPr>
      <w:r w:rsidRPr="005965ED">
        <w:t>Appendix</w:t>
      </w:r>
      <w:r w:rsidR="006422DB" w:rsidRPr="005965ED">
        <w:t>……………………………………………………………………………..69</w:t>
      </w:r>
    </w:p>
    <w:p w14:paraId="43FDFF97" w14:textId="4426D176"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Working Set of ATL08 Segments</w:t>
      </w:r>
      <w:r w:rsidRPr="005965ED">
        <w:rPr>
          <w:color w:val="000000" w:themeColor="text1"/>
        </w:rPr>
        <w:t>…………………………………………………………</w:t>
      </w:r>
    </w:p>
    <w:p w14:paraId="26605BBE" w14:textId="77777777"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TL08 Granules</w:t>
      </w:r>
    </w:p>
    <w:p w14:paraId="71DBADA0" w14:textId="6025AEFA"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Filter ATL08 Data and Extract Land Characteristics  </w:t>
      </w:r>
    </w:p>
    <w:p w14:paraId="5E0706B1" w14:textId="77777777"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Create Polygons of ATL08 Segments</w:t>
      </w:r>
    </w:p>
    <w:p w14:paraId="5FD6B56E" w14:textId="4FB7B086"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Access North Carolina FIADB and Conduct Analyses of Phase 3</w:t>
      </w:r>
    </w:p>
    <w:p w14:paraId="4C6A9561" w14:textId="45489D91"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1</w:t>
      </w:r>
    </w:p>
    <w:p w14:paraId="14446104" w14:textId="77777777"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Generate Population of Forests Throughout Study Area </w:t>
      </w:r>
    </w:p>
    <w:p w14:paraId="731C3EB5" w14:textId="77777777"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LS Data within Population of Study Area Forests</w:t>
      </w:r>
    </w:p>
    <w:p w14:paraId="02B28985" w14:textId="77777777" w:rsid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2</w:t>
      </w:r>
    </w:p>
    <w:p w14:paraId="5F0F159A" w14:textId="77777777" w:rsidR="005965ED" w:rsidRDefault="005965ED" w:rsidP="005965ED">
      <w:pPr>
        <w:pStyle w:val="ListParagraph"/>
        <w:numPr>
          <w:ilvl w:val="1"/>
          <w:numId w:val="20"/>
        </w:numPr>
        <w:spacing w:line="360" w:lineRule="auto"/>
        <w:ind w:left="720"/>
        <w:rPr>
          <w:color w:val="000000" w:themeColor="text1"/>
        </w:rPr>
      </w:pPr>
      <w:r>
        <w:rPr>
          <w:color w:val="000000" w:themeColor="text1"/>
        </w:rPr>
        <w:t xml:space="preserve">. </w:t>
      </w:r>
      <w:r w:rsidR="00A35066" w:rsidRPr="005965ED">
        <w:rPr>
          <w:color w:val="000000" w:themeColor="text1"/>
        </w:rPr>
        <w:t>R Script to Conduct Analyses of Phase 4</w:t>
      </w:r>
    </w:p>
    <w:p w14:paraId="0C798B05" w14:textId="0C8077C0" w:rsidR="009D4C49" w:rsidRPr="005965ED" w:rsidRDefault="005965ED" w:rsidP="005965ED">
      <w:pPr>
        <w:pStyle w:val="ListParagraph"/>
        <w:numPr>
          <w:ilvl w:val="1"/>
          <w:numId w:val="21"/>
        </w:numPr>
        <w:spacing w:line="360" w:lineRule="auto"/>
        <w:ind w:left="810"/>
        <w:rPr>
          <w:color w:val="000000" w:themeColor="text1"/>
        </w:rPr>
      </w:pPr>
      <w:r>
        <w:rPr>
          <w:color w:val="000000" w:themeColor="text1"/>
        </w:rPr>
        <w:t xml:space="preserve"> </w:t>
      </w:r>
      <w:r w:rsidR="00A35066" w:rsidRPr="005965ED">
        <w:rPr>
          <w:color w:val="000000" w:themeColor="text1"/>
        </w:rPr>
        <w:t xml:space="preserve">R Script to Generate Level II Ecoregion Proportional Coverage from Annual ATL08 Samples </w:t>
      </w:r>
    </w:p>
    <w:p w14:paraId="003222C1" w14:textId="77777777" w:rsidR="008662EF" w:rsidRPr="005965ED" w:rsidRDefault="00DE60C7" w:rsidP="005965ED">
      <w:pPr>
        <w:spacing w:line="360" w:lineRule="auto"/>
        <w:rPr>
          <w:b/>
          <w:bCs/>
        </w:rPr>
      </w:pPr>
      <w:commentRangeStart w:id="4"/>
      <w:r w:rsidRPr="005965ED">
        <w:br w:type="page"/>
      </w:r>
      <w:r w:rsidR="006F1402" w:rsidRPr="005965ED">
        <w:rPr>
          <w:b/>
          <w:bCs/>
        </w:rPr>
        <w:lastRenderedPageBreak/>
        <w:t xml:space="preserve">List of </w:t>
      </w:r>
      <w:r w:rsidR="008662EF" w:rsidRPr="005965ED">
        <w:rPr>
          <w:b/>
          <w:bCs/>
        </w:rPr>
        <w:t>Figures</w:t>
      </w:r>
      <w:commentRangeEnd w:id="4"/>
      <w:r w:rsidR="00216F5C" w:rsidRPr="005965ED">
        <w:rPr>
          <w:rStyle w:val="CommentReference"/>
          <w:sz w:val="24"/>
          <w:szCs w:val="24"/>
        </w:rPr>
        <w:commentReference w:id="4"/>
      </w:r>
    </w:p>
    <w:p w14:paraId="081A0FF8" w14:textId="0686A45C" w:rsidR="008662EF" w:rsidRPr="005965ED" w:rsidRDefault="008662EF" w:rsidP="005965ED">
      <w:pPr>
        <w:spacing w:line="360" w:lineRule="auto"/>
      </w:pPr>
      <w:r w:rsidRPr="005965ED">
        <w:rPr>
          <w:b/>
          <w:bCs/>
        </w:rPr>
        <w:t xml:space="preserve">Figure 1. </w:t>
      </w:r>
      <w:r w:rsidRPr="005965ED">
        <w:t>Study area in North Carolina……..………………………………………….....</w:t>
      </w:r>
      <w:r w:rsidR="0003610D">
        <w:t>8</w:t>
      </w:r>
    </w:p>
    <w:p w14:paraId="25FB9429" w14:textId="2B1095BE" w:rsidR="008662EF" w:rsidRPr="005965ED" w:rsidRDefault="008662EF" w:rsidP="005965ED">
      <w:pPr>
        <w:spacing w:line="360" w:lineRule="auto"/>
      </w:pPr>
      <w:r w:rsidRPr="005965ED">
        <w:rPr>
          <w:b/>
          <w:bCs/>
        </w:rPr>
        <w:t xml:space="preserve">Figure 2. </w:t>
      </w:r>
      <w:r w:rsidRPr="005965ED">
        <w:t>ATL08</w:t>
      </w:r>
      <w:r w:rsidRPr="005965ED">
        <w:rPr>
          <w:b/>
          <w:bCs/>
        </w:rPr>
        <w:t xml:space="preserve"> </w:t>
      </w:r>
      <w:r w:rsidRPr="005965ED">
        <w:t>segments within study area after data quality filters………………….14</w:t>
      </w:r>
    </w:p>
    <w:p w14:paraId="6A020DD5" w14:textId="34D691FF" w:rsidR="008662EF" w:rsidRPr="005965ED" w:rsidRDefault="008662EF" w:rsidP="005965ED">
      <w:pPr>
        <w:spacing w:line="360" w:lineRule="auto"/>
      </w:pPr>
      <w:r w:rsidRPr="005965ED">
        <w:rPr>
          <w:b/>
          <w:bCs/>
        </w:rPr>
        <w:t xml:space="preserve">Figure 3. </w:t>
      </w:r>
      <w:r w:rsidRPr="005965ED">
        <w:t>Workflow for extracting ALS data within ATL08 polygons…………………1</w:t>
      </w:r>
      <w:r w:rsidR="0003610D">
        <w:t>6</w:t>
      </w:r>
    </w:p>
    <w:p w14:paraId="2050F0EE" w14:textId="36C1B597" w:rsidR="008662EF" w:rsidRDefault="008662EF" w:rsidP="005965ED">
      <w:pPr>
        <w:spacing w:line="360" w:lineRule="auto"/>
      </w:pPr>
      <w:r w:rsidRPr="005965ED">
        <w:rPr>
          <w:b/>
          <w:bCs/>
        </w:rPr>
        <w:t xml:space="preserve">Figure 4. </w:t>
      </w:r>
      <w:r w:rsidRPr="005965ED">
        <w:t>ALS data extracted within</w:t>
      </w:r>
      <w:r>
        <w:t xml:space="preserve"> ATL08 segments…………………………………1</w:t>
      </w:r>
      <w:r w:rsidR="0003610D">
        <w:t>7</w:t>
      </w:r>
    </w:p>
    <w:p w14:paraId="40D29C1F" w14:textId="6665380B" w:rsidR="008662EF" w:rsidRDefault="008662EF" w:rsidP="008662EF">
      <w:pPr>
        <w:spacing w:line="360" w:lineRule="auto"/>
      </w:pPr>
      <w:r w:rsidRPr="008662EF">
        <w:rPr>
          <w:b/>
          <w:bCs/>
        </w:rPr>
        <w:t>Figure  5.</w:t>
      </w:r>
      <w:r>
        <w:t xml:space="preserve"> Overlapping collection scheme of ALS projects……...……………………...1</w:t>
      </w:r>
      <w:r w:rsidR="0003610D">
        <w:t>8</w:t>
      </w:r>
    </w:p>
    <w:p w14:paraId="14C5BDFB" w14:textId="6574D51E" w:rsidR="008662EF" w:rsidRDefault="008662EF" w:rsidP="008662EF">
      <w:pPr>
        <w:spacing w:line="360" w:lineRule="auto"/>
      </w:pPr>
      <w:r w:rsidRPr="008662EF">
        <w:rPr>
          <w:b/>
          <w:bCs/>
        </w:rPr>
        <w:t>Figure 6.</w:t>
      </w:r>
      <w:r>
        <w:t xml:space="preserve"> Counties of North Carolina within study area……...…………………………1</w:t>
      </w:r>
      <w:r w:rsidR="0003610D">
        <w:t>9</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A35066" w:rsidRDefault="00E20DB1" w:rsidP="008662EF">
      <w:pPr>
        <w:spacing w:line="360" w:lineRule="auto"/>
        <w:rPr>
          <w:b/>
          <w:bCs/>
          <w:color w:val="000000" w:themeColor="text1"/>
        </w:rPr>
      </w:pPr>
      <w:r w:rsidRPr="00E20DB1">
        <w:rPr>
          <w:b/>
          <w:bCs/>
        </w:rPr>
        <w:t>Figure 18.</w:t>
      </w:r>
      <w:r>
        <w:t xml:space="preserve"> ATL08 canopy height estimation in disturbed vs. undisturbed stands………42</w:t>
      </w:r>
      <w:r w:rsidR="006F1402">
        <w:br w:type="page"/>
      </w:r>
      <w:r w:rsidR="006F1402" w:rsidRPr="00A35066">
        <w:rPr>
          <w:b/>
          <w:bCs/>
          <w:color w:val="000000" w:themeColor="text1"/>
        </w:rPr>
        <w:lastRenderedPageBreak/>
        <w:t xml:space="preserve">List of </w:t>
      </w:r>
      <w:r w:rsidR="000E4242" w:rsidRPr="00A35066">
        <w:rPr>
          <w:b/>
          <w:bCs/>
          <w:color w:val="000000" w:themeColor="text1"/>
        </w:rPr>
        <w:t>Tables</w:t>
      </w:r>
    </w:p>
    <w:p w14:paraId="711168C1" w14:textId="0598A032" w:rsidR="000E4242" w:rsidRPr="00A35066" w:rsidRDefault="000E4242" w:rsidP="000E4242">
      <w:pPr>
        <w:spacing w:line="360" w:lineRule="auto"/>
        <w:rPr>
          <w:color w:val="000000" w:themeColor="text1"/>
        </w:rPr>
      </w:pPr>
      <w:r w:rsidRPr="00A35066">
        <w:rPr>
          <w:b/>
          <w:bCs/>
          <w:color w:val="000000" w:themeColor="text1"/>
        </w:rPr>
        <w:t xml:space="preserve">Table 1. </w:t>
      </w:r>
      <w:r w:rsidRPr="00A35066">
        <w:rPr>
          <w:color w:val="000000" w:themeColor="text1"/>
        </w:rPr>
        <w:t>Summary statistics of total and actual height measurement…………………...30</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6" w:name="_Toc195197916"/>
      <w:bookmarkStart w:id="7" w:name="_Toc195198123"/>
      <w:bookmarkStart w:id="8"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C5254A0"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E85543">
        <w:instrText xml:space="preserve"> ADDIN ZOTERO_ITEM CSL_CITATION {"citationID":"JUu2U5lH","properties":{"formattedCitation":"(Psistaki et al., 2024)","plainCitation":"(Psistaki et al., 2024)","noteIndex":0},"citationItems":[{"id":"digA19XE/RdsaPrZG","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6"/>
      <w:bookmarkEnd w:id="7"/>
      <w:bookmarkEnd w:id="8"/>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9" w:name="_Toc195197917"/>
      <w:bookmarkStart w:id="10" w:name="_Toc195198124"/>
      <w:bookmarkStart w:id="11" w:name="_Toc195460485"/>
      <w:r w:rsidRPr="00FA3903">
        <w:rPr>
          <w:b/>
          <w:bCs/>
        </w:rPr>
        <w:t>Forest Structure with LiDAR</w:t>
      </w:r>
      <w:bookmarkEnd w:id="9"/>
      <w:bookmarkEnd w:id="10"/>
      <w:bookmarkEnd w:id="11"/>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2" w:name="_Toc195197918"/>
      <w:bookmarkStart w:id="13" w:name="_Toc195198125"/>
      <w:bookmarkStart w:id="14" w:name="_Toc195460486"/>
      <w:r w:rsidRPr="00FA3903">
        <w:rPr>
          <w:b/>
          <w:bCs/>
        </w:rPr>
        <w:t>Airborne Laser Scanning</w:t>
      </w:r>
      <w:bookmarkEnd w:id="12"/>
      <w:bookmarkEnd w:id="13"/>
      <w:bookmarkEnd w:id="14"/>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27CB62C4"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E85543">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digA19XE/c7VIJP5A","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5" w:name="_Toc195197919"/>
      <w:bookmarkStart w:id="16" w:name="_Toc195198126"/>
      <w:bookmarkStart w:id="17" w:name="_Toc195460487"/>
      <w:r w:rsidRPr="00FA3903">
        <w:rPr>
          <w:b/>
          <w:bCs/>
        </w:rPr>
        <w:t>Spaceborne LiDAR</w:t>
      </w:r>
      <w:bookmarkEnd w:id="15"/>
      <w:bookmarkEnd w:id="16"/>
      <w:bookmarkEnd w:id="17"/>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8" w:name="_Toc195197920"/>
      <w:bookmarkStart w:id="19" w:name="_Toc195198127"/>
      <w:bookmarkStart w:id="20"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1" w:author="Poncy, William" w:date="2025-01-16T23:13:00Z">
        <w:r w:rsidR="00C02426">
          <w:t>beam pairs are separated by ~3 kilometers</w:t>
        </w:r>
      </w:ins>
      <w:r w:rsidR="00C02426">
        <w:t xml:space="preserve"> </w:t>
      </w:r>
      <w:ins w:id="22"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3" w:author="Poncy, William" w:date="2025-01-16T23:13:00Z">
        <w:r w:rsidR="00C02426">
          <w:fldChar w:fldCharType="separate"/>
        </w:r>
      </w:ins>
      <w:r w:rsidR="00C02426" w:rsidRPr="00114361">
        <w:t>(Markus et al., 2017)</w:t>
      </w:r>
      <w:ins w:id="24"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5" w:author="Poncy, William" w:date="2025-01-16T23:13:00Z">
        <w:r w:rsidR="00C02426">
          <w:t xml:space="preserve">a </w:t>
        </w:r>
      </w:ins>
      <w:r w:rsidR="00C02426">
        <w:t xml:space="preserve">laser frequency of 10 kHz, </w:t>
      </w:r>
      <w:ins w:id="26" w:author="Poncy, William" w:date="2025-01-16T23:13:00Z">
        <w:r w:rsidR="00C02426">
          <w:t xml:space="preserve">the ATLAS </w:t>
        </w:r>
      </w:ins>
      <w:r w:rsidR="00C02426">
        <w:t>instrument achieves</w:t>
      </w:r>
      <w:ins w:id="27" w:author="Poncy, William" w:date="2025-01-16T23:13:00Z">
        <w:r w:rsidR="00C02426">
          <w:t xml:space="preserve"> </w:t>
        </w:r>
      </w:ins>
      <w:r w:rsidR="00C02426">
        <w:t xml:space="preserve">an along-track </w:t>
      </w:r>
      <w:ins w:id="28" w:author="Poncy, William" w:date="2025-01-16T23:13:00Z">
        <w:r w:rsidR="00C02426">
          <w:t>sampling interval of 70 centimeter</w:t>
        </w:r>
      </w:ins>
      <w:r w:rsidR="00C02426">
        <w:t xml:space="preserve">s. This generates </w:t>
      </w:r>
      <w:ins w:id="29" w:author="Poncy, William" w:date="2025-01-16T23:13:00Z">
        <w:r w:rsidR="00C02426">
          <w:t>strong overlap between shots</w:t>
        </w:r>
      </w:ins>
      <w:r w:rsidR="00C02426">
        <w:t xml:space="preserve"> to</w:t>
      </w:r>
      <w:ins w:id="30" w:author="Poncy, William" w:date="2025-01-16T23:13:00Z">
        <w:r w:rsidR="00C02426">
          <w:t xml:space="preserve"> determine </w:t>
        </w:r>
      </w:ins>
      <w:r w:rsidR="00C02426">
        <w:t xml:space="preserve">terrain </w:t>
      </w:r>
      <w:ins w:id="31"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65B8A6AC"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 xml:space="preserve">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2"/>
      <w:r w:rsidR="006D58E3" w:rsidRPr="00362D80">
        <w:t xml:space="preserve">ALS data has shown mean biases ranging from </w:t>
      </w:r>
      <w:r w:rsidR="006D58E3">
        <w:t xml:space="preserve">-1.71 meters across diverse biomes, with strong performance in conifer forests, to 3.05 meters in boreal forests.  </w:t>
      </w:r>
      <w:commentRangeEnd w:id="32"/>
      <w:r w:rsidR="006E1FEF">
        <w:rPr>
          <w:rStyle w:val="CommentReference"/>
        </w:rPr>
        <w:commentReference w:id="32"/>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8"/>
      <w:bookmarkEnd w:id="19"/>
      <w:bookmarkEnd w:id="20"/>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3" w:name="_Toc195197921"/>
      <w:bookmarkStart w:id="34" w:name="_Toc195198128"/>
      <w:bookmarkStart w:id="35" w:name="_Toc195460489"/>
      <w:r w:rsidRPr="00FA3903">
        <w:rPr>
          <w:b/>
          <w:bCs/>
        </w:rPr>
        <w:t>Methods</w:t>
      </w:r>
      <w:bookmarkEnd w:id="33"/>
      <w:bookmarkEnd w:id="34"/>
      <w:bookmarkEnd w:id="35"/>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6" w:name="_Toc195460490"/>
      <w:bookmarkStart w:id="37" w:name="_Toc195197922"/>
      <w:bookmarkStart w:id="38" w:name="_Toc195198129"/>
      <w:r w:rsidRPr="00FA3903">
        <w:rPr>
          <w:b/>
          <w:bCs/>
        </w:rPr>
        <w:t>Study Area</w:t>
      </w:r>
      <w:bookmarkEnd w:id="36"/>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7867FCB2" w14:textId="77777777" w:rsidR="00A53765" w:rsidRDefault="00A53765" w:rsidP="00A53765">
      <w:pPr>
        <w:keepNext/>
        <w:spacing w:line="360" w:lineRule="auto"/>
        <w:jc w:val="center"/>
      </w:pPr>
      <w:r w:rsidRPr="00A53765">
        <w:lastRenderedPageBreak/>
        <w:drawing>
          <wp:inline distT="0" distB="0" distL="0" distR="0" wp14:anchorId="146FC407" wp14:editId="5A87D178">
            <wp:extent cx="5943600" cy="4591844"/>
            <wp:effectExtent l="0" t="0" r="0" b="0"/>
            <wp:docPr id="457453462" name="Picture 2" descr="A map of canada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3462" name="Picture 2" descr="A map of canada with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1844"/>
                    </a:xfrm>
                    <a:prstGeom prst="rect">
                      <a:avLst/>
                    </a:prstGeom>
                    <a:noFill/>
                    <a:ln>
                      <a:noFill/>
                    </a:ln>
                  </pic:spPr>
                </pic:pic>
              </a:graphicData>
            </a:graphic>
          </wp:inline>
        </w:drawing>
      </w:r>
    </w:p>
    <w:p w14:paraId="68E61F40" w14:textId="75821FA4" w:rsidR="00A2362E"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03610D">
        <w:rPr>
          <w:b w:val="0"/>
          <w:bCs w:val="0"/>
          <w:i/>
          <w:iCs/>
          <w:noProof/>
          <w:sz w:val="22"/>
          <w:szCs w:val="22"/>
        </w:rPr>
        <w:t>1</w:t>
      </w:r>
      <w:r w:rsidRPr="00A53765">
        <w:rPr>
          <w:b w:val="0"/>
          <w:bCs w:val="0"/>
          <w:i/>
          <w:iCs/>
          <w:sz w:val="22"/>
          <w:szCs w:val="22"/>
        </w:rPr>
        <w:fldChar w:fldCharType="end"/>
      </w:r>
      <w:r w:rsidRPr="00A53765">
        <w:rPr>
          <w:b w:val="0"/>
          <w:bCs w:val="0"/>
          <w:i/>
          <w:iCs/>
          <w:sz w:val="22"/>
          <w:szCs w:val="22"/>
        </w:rPr>
        <w:t xml:space="preserve">: </w:t>
      </w:r>
      <w:r w:rsidRPr="00A53765">
        <w:rPr>
          <w:b w:val="0"/>
          <w:bCs w:val="0"/>
          <w:i/>
          <w:iCs/>
          <w:sz w:val="22"/>
          <w:szCs w:val="22"/>
        </w:rPr>
        <w:t>Boundaries of USGS 3D Elevation Program ALS projects collected in response to Hurricane Florence. Projects were flown in late 2019 and early 2020.</w:t>
      </w:r>
    </w:p>
    <w:p w14:paraId="2DFE14F2" w14:textId="43E372D1" w:rsidR="00A2362E" w:rsidRDefault="00A2362E" w:rsidP="00A53765">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39"/>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w:t>
      </w:r>
      <w:r>
        <w:lastRenderedPageBreak/>
        <w:t xml:space="preserve">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39"/>
      <w:r w:rsidR="003C04FA">
        <w:rPr>
          <w:rStyle w:val="CommentReference"/>
        </w:rPr>
        <w:commentReference w:id="39"/>
      </w:r>
    </w:p>
    <w:p w14:paraId="61047824" w14:textId="77777777" w:rsidR="00884DE5" w:rsidRDefault="00884DE5" w:rsidP="00FF639F">
      <w:pPr>
        <w:numPr>
          <w:ilvl w:val="1"/>
          <w:numId w:val="9"/>
        </w:numPr>
        <w:spacing w:line="360" w:lineRule="auto"/>
        <w:rPr>
          <w:b/>
          <w:bCs/>
        </w:rPr>
      </w:pPr>
      <w:bookmarkStart w:id="40" w:name="_Toc195460491"/>
      <w:r w:rsidRPr="00FA3903">
        <w:rPr>
          <w:b/>
          <w:bCs/>
        </w:rPr>
        <w:t>Data Products</w:t>
      </w:r>
      <w:bookmarkEnd w:id="40"/>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1" w:name="_Toc195460492"/>
      <w:r w:rsidRPr="00FA3903">
        <w:rPr>
          <w:b/>
          <w:bCs/>
        </w:rPr>
        <w:t>ALS</w:t>
      </w:r>
      <w:bookmarkEnd w:id="41"/>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A custom Python script (</w:t>
      </w:r>
      <w:commentRangeStart w:id="42"/>
      <w:r w:rsidRPr="00E82CA1">
        <w:rPr>
          <w:color w:val="000000"/>
        </w:rPr>
        <w:t xml:space="preserve">Appendix </w:t>
      </w:r>
      <w:r w:rsidR="007D3ACA">
        <w:rPr>
          <w:color w:val="000000"/>
        </w:rPr>
        <w:t>7</w:t>
      </w:r>
      <w:r w:rsidRPr="00E82CA1">
        <w:rPr>
          <w:color w:val="000000"/>
        </w:rPr>
        <w:t xml:space="preserve">.1) </w:t>
      </w:r>
      <w:commentRangeEnd w:id="42"/>
      <w:r w:rsidR="006574E5">
        <w:rPr>
          <w:rStyle w:val="CommentReference"/>
        </w:rPr>
        <w:commentReference w:id="42"/>
      </w:r>
      <w:r w:rsidRPr="00E82CA1">
        <w:rPr>
          <w:color w:val="000000"/>
        </w:rPr>
        <w:t xml:space="preserve">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geolocated photon data, the ICESat-2 L3A Land and Vegetation Height (ATL08) data </w:t>
      </w:r>
      <w:r w:rsidR="00E82CA1">
        <w:lastRenderedPageBreak/>
        <w:t>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34D74D66"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w:t>
      </w:r>
      <w:commentRangeStart w:id="44"/>
      <w:r w:rsidRPr="00C40BCF">
        <w:t>(</w:t>
      </w:r>
      <w:r>
        <w:t xml:space="preserve">see Appendix </w:t>
      </w:r>
      <w:r w:rsidR="007D3ACA">
        <w:t>7</w:t>
      </w:r>
      <w:r>
        <w:t>.2</w:t>
      </w:r>
      <w:r w:rsidR="004E147F">
        <w:t xml:space="preserve"> for code</w:t>
      </w:r>
      <w:r w:rsidRPr="00C40BCF">
        <w:t>)</w:t>
      </w:r>
      <w:commentRangeEnd w:id="44"/>
      <w:r w:rsidR="005A52DF">
        <w:rPr>
          <w:rStyle w:val="CommentReference"/>
        </w:rPr>
        <w:commentReference w:id="44"/>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5" w:name="_Toc195460494"/>
      <w:r w:rsidRPr="00FA3903">
        <w:rPr>
          <w:b/>
          <w:bCs/>
        </w:rPr>
        <w:t>National Land Cover Database</w:t>
      </w:r>
      <w:bookmarkEnd w:id="45"/>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lastRenderedPageBreak/>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6" w:name="_Toc195460495"/>
      <w:r w:rsidRPr="00FA3903">
        <w:rPr>
          <w:b/>
          <w:bCs/>
        </w:rPr>
        <w:t>Landscape Change Monitoring System</w:t>
      </w:r>
      <w:bookmarkEnd w:id="46"/>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t>
      </w:r>
      <w:r w:rsidR="00913DBB">
        <w:t>and</w:t>
      </w:r>
      <w:r>
        <w:t xml:space="preserve"> gain represents vegetation </w:t>
      </w:r>
      <w:r>
        <w:lastRenderedPageBreak/>
        <w:t xml:space="preserve">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7" w:name="_Toc195460496"/>
      <w:r w:rsidRPr="00FA3903">
        <w:rPr>
          <w:b/>
          <w:bCs/>
        </w:rPr>
        <w:t>Forest Inventory &amp; Analysis Program</w:t>
      </w:r>
      <w:bookmarkEnd w:id="47"/>
    </w:p>
    <w:p w14:paraId="2F6E7C0E" w14:textId="788CBE86"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 xml:space="preserve">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8" w:name="_Toc195460497"/>
      <w:r w:rsidRPr="00FA3903">
        <w:rPr>
          <w:b/>
          <w:bCs/>
        </w:rPr>
        <w:t>Data Processing</w:t>
      </w:r>
      <w:bookmarkEnd w:id="48"/>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9" w:name="_Toc195460498"/>
      <w:r w:rsidRPr="00FA3903">
        <w:rPr>
          <w:b/>
          <w:bCs/>
        </w:rPr>
        <w:t>ATL08</w:t>
      </w:r>
      <w:bookmarkEnd w:id="49"/>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w:t>
      </w:r>
      <w:r>
        <w:lastRenderedPageBreak/>
        <w:t xml:space="preserve">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6C1741F" w:rsidR="00DB5890" w:rsidRDefault="00DB5890" w:rsidP="00FF639F">
      <w:pPr>
        <w:spacing w:line="360" w:lineRule="auto"/>
        <w:ind w:firstLine="360"/>
      </w:pPr>
      <w:r>
        <w:t xml:space="preserve">ATL08 data was processed in a custom Python script to filter observations and intersect with land cover characteristics </w:t>
      </w:r>
      <w:commentRangeStart w:id="50"/>
      <w:r>
        <w:t xml:space="preserve">(see Appendix </w:t>
      </w:r>
      <w:r w:rsidR="007D3ACA">
        <w:t>7</w:t>
      </w:r>
      <w:r>
        <w:t>.</w:t>
      </w:r>
      <w:r w:rsidR="006339FD">
        <w:t>3</w:t>
      </w:r>
      <w:r w:rsidR="004E147F">
        <w:t xml:space="preserve"> </w:t>
      </w:r>
      <w:r w:rsidR="004E147F">
        <w:t>for code</w:t>
      </w:r>
      <w:r>
        <w:t>)</w:t>
      </w:r>
      <w:commentRangeEnd w:id="50"/>
      <w:r w:rsidR="006339FD">
        <w:rPr>
          <w:rStyle w:val="CommentReference"/>
        </w:rPr>
        <w:commentReference w:id="50"/>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w:t>
      </w:r>
      <w:r>
        <w:lastRenderedPageBreak/>
        <w:t xml:space="preserve">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60728031" w14:textId="77777777" w:rsidR="00A53765" w:rsidRDefault="00A53765" w:rsidP="00A53765">
      <w:pPr>
        <w:keepNext/>
        <w:spacing w:line="360" w:lineRule="auto"/>
        <w:jc w:val="center"/>
      </w:pPr>
      <w:r>
        <w:rPr>
          <w:noProof/>
        </w:rPr>
        <w:drawing>
          <wp:inline distT="0" distB="0" distL="0" distR="0" wp14:anchorId="63917E53" wp14:editId="12C2E996">
            <wp:extent cx="5943600" cy="4595283"/>
            <wp:effectExtent l="0" t="0" r="0" b="0"/>
            <wp:docPr id="2016540668" name="Picture 3"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0668" name="Picture 3"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5283"/>
                    </a:xfrm>
                    <a:prstGeom prst="rect">
                      <a:avLst/>
                    </a:prstGeom>
                    <a:noFill/>
                    <a:ln>
                      <a:noFill/>
                    </a:ln>
                  </pic:spPr>
                </pic:pic>
              </a:graphicData>
            </a:graphic>
          </wp:inline>
        </w:drawing>
      </w:r>
    </w:p>
    <w:p w14:paraId="70F13B11" w14:textId="2C76E69E" w:rsidR="006020A9"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03610D">
        <w:rPr>
          <w:b w:val="0"/>
          <w:bCs w:val="0"/>
          <w:i/>
          <w:iCs/>
          <w:noProof/>
          <w:sz w:val="22"/>
          <w:szCs w:val="22"/>
        </w:rPr>
        <w:t>2</w:t>
      </w:r>
      <w:r w:rsidRPr="00A53765">
        <w:rPr>
          <w:b w:val="0"/>
          <w:bCs w:val="0"/>
          <w:i/>
          <w:iCs/>
          <w:sz w:val="22"/>
          <w:szCs w:val="22"/>
        </w:rPr>
        <w:fldChar w:fldCharType="end"/>
      </w:r>
      <w:r w:rsidRPr="00A53765">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A53765">
      <w:pPr>
        <w:numPr>
          <w:ilvl w:val="2"/>
          <w:numId w:val="9"/>
        </w:numPr>
        <w:spacing w:line="360" w:lineRule="auto"/>
        <w:rPr>
          <w:b/>
          <w:bCs/>
        </w:rPr>
      </w:pPr>
      <w:bookmarkStart w:id="51" w:name="_Toc195460499"/>
      <w:r w:rsidRPr="00177AE5">
        <w:rPr>
          <w:b/>
          <w:bCs/>
        </w:rPr>
        <w:t>Extracting ALS Data Within ATL08 Segments</w:t>
      </w:r>
      <w:bookmarkEnd w:id="51"/>
    </w:p>
    <w:p w14:paraId="58FC7A0C" w14:textId="26A1095D" w:rsidR="00E903A6" w:rsidRPr="00E903A6" w:rsidRDefault="008638FC" w:rsidP="00A53765">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w:t>
      </w:r>
      <w:r w:rsidR="002145FB">
        <w:t>4</w:t>
      </w:r>
      <w:r w:rsidR="00EB0DA6">
        <w:t xml:space="preserve">;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w:t>
      </w:r>
      <w:r w:rsidR="00177AE5">
        <w:lastRenderedPageBreak/>
        <w:t xml:space="preserve">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1A0196CC" w14:textId="77777777" w:rsidR="00CA207E" w:rsidRDefault="00E903A6" w:rsidP="00CA207E">
      <w:pPr>
        <w:keepNext/>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4E147F">
        <w:instrText xml:space="preserve"> ADDIN ZOTERO_ITEM CSL_CITATION {"citationID":"mBrLGxMs","properties":{"formattedCitation":"(Butler et al., 2024)","plainCitation":"(Butler et al., 2024)","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w:t>
      </w:r>
      <w:r w:rsidRPr="00E903A6">
        <w:lastRenderedPageBreak/>
        <w:t>along-track rotation (Figure 4).</w:t>
      </w:r>
      <w:r w:rsidRPr="00E903A6">
        <w:rPr>
          <w:i/>
          <w:iCs/>
        </w:rPr>
        <w:t xml:space="preserve"> </w:t>
      </w:r>
      <w:commentRangeStart w:id="52"/>
      <w:commentRangeEnd w:id="52"/>
      <w:r w:rsidR="00216F5C">
        <w:rPr>
          <w:rStyle w:val="CommentReference"/>
        </w:rPr>
        <w:commentReference w:id="52"/>
      </w:r>
      <w:r w:rsidR="00CA207E" w:rsidRPr="00CA207E">
        <w:t xml:space="preserve"> </w:t>
      </w:r>
      <w:r w:rsidR="00CA207E">
        <w:rPr>
          <w:noProof/>
        </w:rPr>
        <w:drawing>
          <wp:inline distT="0" distB="0" distL="0" distR="0" wp14:anchorId="23A53C23" wp14:editId="41B8E3CF">
            <wp:extent cx="5943600" cy="5992442"/>
            <wp:effectExtent l="0" t="0" r="0" b="8890"/>
            <wp:docPr id="123805855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58559" name="Picture 4"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2442"/>
                    </a:xfrm>
                    <a:prstGeom prst="rect">
                      <a:avLst/>
                    </a:prstGeom>
                    <a:noFill/>
                    <a:ln>
                      <a:noFill/>
                    </a:ln>
                  </pic:spPr>
                </pic:pic>
              </a:graphicData>
            </a:graphic>
          </wp:inline>
        </w:drawing>
      </w:r>
    </w:p>
    <w:p w14:paraId="57226E4B" w14:textId="6270723B" w:rsidR="00E903A6" w:rsidRDefault="00CA207E" w:rsidP="000323EA">
      <w:pPr>
        <w:pStyle w:val="Caption"/>
        <w:spacing w:line="360" w:lineRule="auto"/>
        <w:jc w:val="center"/>
        <w:rPr>
          <w:b w:val="0"/>
          <w:bCs w:val="0"/>
          <w:i/>
          <w:iCs/>
          <w:color w:val="000000"/>
          <w:sz w:val="22"/>
          <w:szCs w:val="22"/>
        </w:rPr>
      </w:pPr>
      <w:r w:rsidRPr="00CA207E">
        <w:rPr>
          <w:b w:val="0"/>
          <w:bCs w:val="0"/>
          <w:i/>
          <w:iCs/>
          <w:sz w:val="22"/>
          <w:szCs w:val="22"/>
        </w:rPr>
        <w:t xml:space="preserve">Figure </w:t>
      </w:r>
      <w:r w:rsidRPr="00CA207E">
        <w:rPr>
          <w:b w:val="0"/>
          <w:bCs w:val="0"/>
          <w:i/>
          <w:iCs/>
          <w:sz w:val="22"/>
          <w:szCs w:val="22"/>
        </w:rPr>
        <w:fldChar w:fldCharType="begin"/>
      </w:r>
      <w:r w:rsidRPr="00CA207E">
        <w:rPr>
          <w:b w:val="0"/>
          <w:bCs w:val="0"/>
          <w:i/>
          <w:iCs/>
          <w:sz w:val="22"/>
          <w:szCs w:val="22"/>
        </w:rPr>
        <w:instrText xml:space="preserve"> SEQ Figure \* ARABIC </w:instrText>
      </w:r>
      <w:r w:rsidRPr="00CA207E">
        <w:rPr>
          <w:b w:val="0"/>
          <w:bCs w:val="0"/>
          <w:i/>
          <w:iCs/>
          <w:sz w:val="22"/>
          <w:szCs w:val="22"/>
        </w:rPr>
        <w:fldChar w:fldCharType="separate"/>
      </w:r>
      <w:r w:rsidR="0003610D">
        <w:rPr>
          <w:b w:val="0"/>
          <w:bCs w:val="0"/>
          <w:i/>
          <w:iCs/>
          <w:noProof/>
          <w:sz w:val="22"/>
          <w:szCs w:val="22"/>
        </w:rPr>
        <w:t>3</w:t>
      </w:r>
      <w:r w:rsidRPr="00CA207E">
        <w:rPr>
          <w:b w:val="0"/>
          <w:bCs w:val="0"/>
          <w:i/>
          <w:iCs/>
          <w:sz w:val="22"/>
          <w:szCs w:val="22"/>
        </w:rPr>
        <w:fldChar w:fldCharType="end"/>
      </w:r>
      <w:r>
        <w:rPr>
          <w:b w:val="0"/>
          <w:bCs w:val="0"/>
          <w:i/>
          <w:iCs/>
          <w:color w:val="000000"/>
          <w:sz w:val="22"/>
          <w:szCs w:val="22"/>
        </w:rPr>
        <w:t xml:space="preserve">: </w:t>
      </w:r>
      <w:r w:rsidRPr="00CA207E">
        <w:rPr>
          <w:b w:val="0"/>
          <w:bCs w:val="0"/>
          <w:i/>
          <w:iCs/>
          <w:color w:val="000000"/>
          <w:sz w:val="22"/>
          <w:szCs w:val="22"/>
        </w:rPr>
        <w:t>Workflow of python script used to extract ALS data collected within ATL08 polygons.</w:t>
      </w:r>
    </w:p>
    <w:p w14:paraId="4196BE61" w14:textId="77777777" w:rsidR="00BB4C41" w:rsidRDefault="00BB4C41" w:rsidP="00BB4C41">
      <w:pPr>
        <w:keepNext/>
        <w:spacing w:line="360" w:lineRule="auto"/>
      </w:pPr>
      <w:r>
        <w:rPr>
          <w:noProof/>
        </w:rPr>
        <w:lastRenderedPageBreak/>
        <w:drawing>
          <wp:inline distT="0" distB="0" distL="0" distR="0" wp14:anchorId="26292B6C" wp14:editId="78A66695">
            <wp:extent cx="5943600" cy="4592532"/>
            <wp:effectExtent l="0" t="0" r="0" b="0"/>
            <wp:docPr id="1741841933" name="Picture 6" descr="A green field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841933" name="Picture 6" descr="A green field with blue lin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7E544E4C" w14:textId="48D08DFF" w:rsidR="000323EA" w:rsidRPr="004D6CBB" w:rsidRDefault="00BB4C41" w:rsidP="00BB4C41">
      <w:pPr>
        <w:pStyle w:val="Caption"/>
        <w:spacing w:line="360" w:lineRule="auto"/>
        <w:rPr>
          <w:b w:val="0"/>
          <w:bCs w:val="0"/>
          <w:i/>
          <w:iCs/>
          <w:color w:val="000000"/>
          <w:sz w:val="22"/>
          <w:szCs w:val="22"/>
        </w:rPr>
      </w:pPr>
      <w:r w:rsidRPr="00BB4C41">
        <w:rPr>
          <w:b w:val="0"/>
          <w:bCs w:val="0"/>
          <w:i/>
          <w:iCs/>
          <w:sz w:val="22"/>
          <w:szCs w:val="22"/>
        </w:rPr>
        <w:t xml:space="preserve">Figure </w:t>
      </w:r>
      <w:r w:rsidRPr="00BB4C41">
        <w:rPr>
          <w:b w:val="0"/>
          <w:bCs w:val="0"/>
          <w:i/>
          <w:iCs/>
          <w:sz w:val="22"/>
          <w:szCs w:val="22"/>
        </w:rPr>
        <w:fldChar w:fldCharType="begin"/>
      </w:r>
      <w:r w:rsidRPr="00BB4C41">
        <w:rPr>
          <w:b w:val="0"/>
          <w:bCs w:val="0"/>
          <w:i/>
          <w:iCs/>
          <w:sz w:val="22"/>
          <w:szCs w:val="22"/>
        </w:rPr>
        <w:instrText xml:space="preserve"> SEQ Figure \* ARABIC </w:instrText>
      </w:r>
      <w:r w:rsidRPr="00BB4C41">
        <w:rPr>
          <w:b w:val="0"/>
          <w:bCs w:val="0"/>
          <w:i/>
          <w:iCs/>
          <w:sz w:val="22"/>
          <w:szCs w:val="22"/>
        </w:rPr>
        <w:fldChar w:fldCharType="separate"/>
      </w:r>
      <w:r w:rsidR="0003610D">
        <w:rPr>
          <w:b w:val="0"/>
          <w:bCs w:val="0"/>
          <w:i/>
          <w:iCs/>
          <w:noProof/>
          <w:sz w:val="22"/>
          <w:szCs w:val="22"/>
        </w:rPr>
        <w:t>4</w:t>
      </w:r>
      <w:r w:rsidRPr="00BB4C41">
        <w:rPr>
          <w:b w:val="0"/>
          <w:bCs w:val="0"/>
          <w:i/>
          <w:iCs/>
          <w:sz w:val="22"/>
          <w:szCs w:val="22"/>
        </w:rPr>
        <w:fldChar w:fldCharType="end"/>
      </w:r>
      <w:r w:rsidRPr="00BB4C41">
        <w:rPr>
          <w:b w:val="0"/>
          <w:bCs w:val="0"/>
          <w:i/>
          <w:iCs/>
          <w:sz w:val="22"/>
          <w:szCs w:val="22"/>
        </w:rPr>
        <w:t xml:space="preserve">: </w:t>
      </w:r>
      <w:r w:rsidRPr="00BB4C41">
        <w:rPr>
          <w:b w:val="0"/>
          <w:bCs w:val="0"/>
          <w:i/>
          <w:iCs/>
          <w:color w:val="000000"/>
          <w:sz w:val="22"/>
          <w:szCs w:val="22"/>
        </w:rPr>
        <w:t>ALS data extracted within ATL08 segments over a plantation area. ALS data contains only non-ground returns with reasonable vegetation height as described below.</w:t>
      </w:r>
    </w:p>
    <w:p w14:paraId="6CD7DDE7" w14:textId="33502E44" w:rsidR="00E903A6" w:rsidRPr="00E903A6" w:rsidRDefault="00E903A6" w:rsidP="00BB4C41">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044A7AA8" w14:textId="77777777" w:rsidR="0003610D" w:rsidRDefault="0003610D" w:rsidP="0003610D">
      <w:pPr>
        <w:keepNext/>
        <w:spacing w:line="360" w:lineRule="auto"/>
        <w:jc w:val="center"/>
      </w:pPr>
      <w:r>
        <w:rPr>
          <w:noProof/>
        </w:rPr>
        <w:drawing>
          <wp:inline distT="0" distB="0" distL="0" distR="0" wp14:anchorId="7360F1E6" wp14:editId="4E20C799">
            <wp:extent cx="5943600" cy="4592532"/>
            <wp:effectExtent l="0" t="0" r="0" b="0"/>
            <wp:docPr id="51048358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358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37D21C0" w14:textId="632CAE3A" w:rsidR="00E903A6" w:rsidRPr="0003610D" w:rsidRDefault="0003610D" w:rsidP="0003610D">
      <w:pPr>
        <w:pStyle w:val="Caption"/>
        <w:spacing w:line="360" w:lineRule="auto"/>
        <w:rPr>
          <w:b w:val="0"/>
          <w:bCs w:val="0"/>
          <w:i/>
          <w:iCs/>
          <w:sz w:val="22"/>
          <w:szCs w:val="22"/>
        </w:rPr>
      </w:pPr>
      <w:r w:rsidRPr="0003610D">
        <w:rPr>
          <w:b w:val="0"/>
          <w:bCs w:val="0"/>
          <w:i/>
          <w:iCs/>
          <w:sz w:val="22"/>
          <w:szCs w:val="22"/>
        </w:rPr>
        <w:t xml:space="preserve">Figure </w:t>
      </w:r>
      <w:r w:rsidRPr="0003610D">
        <w:rPr>
          <w:b w:val="0"/>
          <w:bCs w:val="0"/>
          <w:i/>
          <w:iCs/>
          <w:sz w:val="22"/>
          <w:szCs w:val="22"/>
        </w:rPr>
        <w:fldChar w:fldCharType="begin"/>
      </w:r>
      <w:r w:rsidRPr="0003610D">
        <w:rPr>
          <w:b w:val="0"/>
          <w:bCs w:val="0"/>
          <w:i/>
          <w:iCs/>
          <w:sz w:val="22"/>
          <w:szCs w:val="22"/>
        </w:rPr>
        <w:instrText xml:space="preserve"> SEQ Figure \* ARABIC </w:instrText>
      </w:r>
      <w:r w:rsidRPr="0003610D">
        <w:rPr>
          <w:b w:val="0"/>
          <w:bCs w:val="0"/>
          <w:i/>
          <w:iCs/>
          <w:sz w:val="22"/>
          <w:szCs w:val="22"/>
        </w:rPr>
        <w:fldChar w:fldCharType="separate"/>
      </w:r>
      <w:r w:rsidRPr="0003610D">
        <w:rPr>
          <w:b w:val="0"/>
          <w:bCs w:val="0"/>
          <w:i/>
          <w:iCs/>
          <w:noProof/>
          <w:sz w:val="22"/>
          <w:szCs w:val="22"/>
        </w:rPr>
        <w:t>5</w:t>
      </w:r>
      <w:r w:rsidRPr="0003610D">
        <w:rPr>
          <w:b w:val="0"/>
          <w:bCs w:val="0"/>
          <w:i/>
          <w:iCs/>
          <w:sz w:val="22"/>
          <w:szCs w:val="22"/>
        </w:rPr>
        <w:fldChar w:fldCharType="end"/>
      </w:r>
      <w:r w:rsidRPr="0003610D">
        <w:rPr>
          <w:b w:val="0"/>
          <w:bCs w:val="0"/>
          <w:i/>
          <w:iCs/>
          <w:sz w:val="22"/>
          <w:szCs w:val="22"/>
        </w:rPr>
        <w:t xml:space="preserve">: </w:t>
      </w:r>
      <w:r w:rsidRPr="0003610D">
        <w:rPr>
          <w:b w:val="0"/>
          <w:bCs w:val="0"/>
          <w:i/>
          <w:iCs/>
          <w:color w:val="000000"/>
          <w:sz w:val="22"/>
          <w:szCs w:val="22"/>
        </w:rPr>
        <w:t>Track of ATL08 segments (white polygons) passing through overlapping area (green) of separate ALS projects (light blue, orange).</w:t>
      </w:r>
    </w:p>
    <w:p w14:paraId="24360181" w14:textId="378E8825" w:rsidR="00E903A6" w:rsidRPr="00EB0DA6" w:rsidRDefault="00A41EB8" w:rsidP="0003610D">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3"/>
      <w:r w:rsidR="00E903A6" w:rsidRPr="00E903A6">
        <w:t>53,9</w:t>
      </w:r>
      <w:r w:rsidR="00870852">
        <w:t>05</w:t>
      </w:r>
      <w:commentRangeEnd w:id="53"/>
      <w:r w:rsidR="00216F5C">
        <w:rPr>
          <w:rStyle w:val="CommentReference"/>
        </w:rPr>
        <w:commentReference w:id="53"/>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4" w:name="_Toc195460500"/>
      <w:r w:rsidRPr="00FA3903">
        <w:rPr>
          <w:b/>
          <w:bCs/>
        </w:rPr>
        <w:t>Retrieving Study Area FIA Data</w:t>
      </w:r>
      <w:bookmarkEnd w:id="54"/>
    </w:p>
    <w:p w14:paraId="45B40DE3" w14:textId="434B11C3" w:rsidR="00EB0DA6" w:rsidRDefault="00EB0DA6" w:rsidP="00FF639F">
      <w:pPr>
        <w:spacing w:line="360" w:lineRule="auto"/>
        <w:ind w:firstLine="720"/>
      </w:pPr>
      <w:r>
        <w:lastRenderedPageBreak/>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w:t>
      </w:r>
      <w:commentRangeStart w:id="55"/>
      <w:r>
        <w:t xml:space="preserve">(see Appendix </w:t>
      </w:r>
      <w:r w:rsidR="007D3ACA">
        <w:t>7</w:t>
      </w:r>
      <w:r>
        <w:t>.</w:t>
      </w:r>
      <w:r w:rsidR="004631F0">
        <w:t>5</w:t>
      </w:r>
      <w:r w:rsidR="004E147F">
        <w:t xml:space="preserve"> for code</w:t>
      </w:r>
      <w:r>
        <w:t>)</w:t>
      </w:r>
      <w:commentRangeEnd w:id="55"/>
      <w:r w:rsidR="002A79C7">
        <w:rPr>
          <w:rStyle w:val="CommentReference"/>
        </w:rPr>
        <w:commentReference w:id="55"/>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11F1F6C3" w14:textId="77777777" w:rsidR="009073B5" w:rsidRDefault="005A0FAF" w:rsidP="009073B5">
      <w:pPr>
        <w:keepNext/>
        <w:spacing w:line="360" w:lineRule="auto"/>
        <w:jc w:val="center"/>
      </w:pPr>
      <w:r>
        <w:t xml:space="preserve"> </w:t>
      </w:r>
      <w:r w:rsidR="009073B5">
        <w:rPr>
          <w:noProof/>
        </w:rPr>
        <w:drawing>
          <wp:inline distT="0" distB="0" distL="0" distR="0" wp14:anchorId="0134C735" wp14:editId="6666D9EB">
            <wp:extent cx="5943600" cy="4592532"/>
            <wp:effectExtent l="0" t="0" r="0" b="0"/>
            <wp:docPr id="1508906406" name="Picture 8"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906406" name="Picture 8" descr="A map of the united stat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27858D7D" w14:textId="074FB313" w:rsidR="00EB0DA6" w:rsidRPr="0003610D" w:rsidRDefault="009073B5" w:rsidP="0003610D">
      <w:pPr>
        <w:pStyle w:val="Caption"/>
        <w:spacing w:line="360" w:lineRule="auto"/>
        <w:rPr>
          <w:b w:val="0"/>
          <w:bCs w:val="0"/>
          <w:i/>
          <w:iCs/>
          <w:color w:val="000000"/>
          <w:sz w:val="22"/>
          <w:szCs w:val="22"/>
        </w:rPr>
      </w:pPr>
      <w:r w:rsidRPr="009073B5">
        <w:rPr>
          <w:b w:val="0"/>
          <w:bCs w:val="0"/>
          <w:i/>
          <w:iCs/>
          <w:color w:val="000000"/>
          <w:sz w:val="22"/>
          <w:szCs w:val="22"/>
        </w:rPr>
        <w:t xml:space="preserve">Figure </w:t>
      </w:r>
      <w:r w:rsidRPr="009073B5">
        <w:rPr>
          <w:b w:val="0"/>
          <w:bCs w:val="0"/>
          <w:i/>
          <w:iCs/>
          <w:color w:val="000000"/>
          <w:sz w:val="22"/>
          <w:szCs w:val="22"/>
        </w:rPr>
        <w:fldChar w:fldCharType="begin"/>
      </w:r>
      <w:r w:rsidRPr="009073B5">
        <w:rPr>
          <w:b w:val="0"/>
          <w:bCs w:val="0"/>
          <w:i/>
          <w:iCs/>
          <w:color w:val="000000"/>
          <w:sz w:val="22"/>
          <w:szCs w:val="22"/>
        </w:rPr>
        <w:instrText xml:space="preserve"> SEQ Figure \* ARABIC </w:instrText>
      </w:r>
      <w:r w:rsidRPr="009073B5">
        <w:rPr>
          <w:b w:val="0"/>
          <w:bCs w:val="0"/>
          <w:i/>
          <w:iCs/>
          <w:color w:val="000000"/>
          <w:sz w:val="22"/>
          <w:szCs w:val="22"/>
        </w:rPr>
        <w:fldChar w:fldCharType="separate"/>
      </w:r>
      <w:r w:rsidR="0003610D">
        <w:rPr>
          <w:b w:val="0"/>
          <w:bCs w:val="0"/>
          <w:i/>
          <w:iCs/>
          <w:noProof/>
          <w:color w:val="000000"/>
          <w:sz w:val="22"/>
          <w:szCs w:val="22"/>
        </w:rPr>
        <w:t>6</w:t>
      </w:r>
      <w:r w:rsidRPr="009073B5">
        <w:rPr>
          <w:b w:val="0"/>
          <w:bCs w:val="0"/>
          <w:i/>
          <w:iCs/>
          <w:color w:val="000000"/>
          <w:sz w:val="22"/>
          <w:szCs w:val="22"/>
        </w:rPr>
        <w:fldChar w:fldCharType="end"/>
      </w:r>
      <w:r w:rsidRPr="009073B5">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6" w:name="_Toc195460502"/>
      <w:r w:rsidRPr="00FA3903">
        <w:rPr>
          <w:b/>
          <w:bCs/>
        </w:rPr>
        <w:t>Linear Regression Model</w:t>
      </w:r>
      <w:bookmarkEnd w:id="56"/>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7"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7"/>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8" w:name="_Toc195460506"/>
      <w:r w:rsidRPr="00FA3903">
        <w:rPr>
          <w:b/>
          <w:bCs/>
        </w:rPr>
        <w:t>Mann-Kendall Test</w:t>
      </w:r>
      <w:bookmarkEnd w:id="58"/>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9"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9"/>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60"/>
      <w:r>
        <w:t xml:space="preserve">5,003 </w:t>
      </w:r>
      <w:commentRangeEnd w:id="60"/>
      <w:r w:rsidR="000D2EDB">
        <w:rPr>
          <w:rStyle w:val="CommentReference"/>
        </w:rPr>
        <w:commentReference w:id="60"/>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66A9DF5E"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see Appedix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w:t>
      </w:r>
      <w:r>
        <w:lastRenderedPageBreak/>
        <w:t xml:space="preserve">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61" w:name="_Toc195460508"/>
      <w:r>
        <w:rPr>
          <w:b/>
          <w:bCs/>
        </w:rPr>
        <w:t>Phase</w:t>
      </w:r>
      <w:r w:rsidR="003E5D6A" w:rsidRPr="00FA3903">
        <w:rPr>
          <w:b/>
          <w:bCs/>
        </w:rPr>
        <w:t xml:space="preserve"> </w:t>
      </w:r>
      <w:r w:rsidR="000542A1" w:rsidRPr="00FA3903">
        <w:rPr>
          <w:b/>
          <w:bCs/>
        </w:rPr>
        <w:t xml:space="preserve">2: </w:t>
      </w:r>
      <w:bookmarkEnd w:id="61"/>
      <w:r w:rsidR="007D51DE">
        <w:rPr>
          <w:b/>
          <w:bCs/>
        </w:rPr>
        <w:t>Addressing Sampling Bias of ICESat-2 Data Collection</w:t>
      </w:r>
    </w:p>
    <w:p w14:paraId="52F4ED6B" w14:textId="04E12D03"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85543">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digA19XE/eIcYjsFc","uris":["http://zotero.org/users/local/cacSD1vw/i</w:instrText>
      </w:r>
      <w:r w:rsidR="00E85543" w:rsidRPr="00E85543">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3E66630C"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03610D">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6ADDC02E" w14:textId="77777777" w:rsidR="00124433" w:rsidRDefault="00124433" w:rsidP="00124433">
      <w:pPr>
        <w:pStyle w:val="Caption"/>
        <w:keepNext/>
        <w:spacing w:line="360" w:lineRule="auto"/>
      </w:pPr>
      <w:r>
        <w:rPr>
          <w:noProof/>
        </w:rPr>
        <w:drawing>
          <wp:inline distT="0" distB="0" distL="0" distR="0" wp14:anchorId="400E8B80" wp14:editId="1FB1E85E">
            <wp:extent cx="5943600" cy="2486131"/>
            <wp:effectExtent l="0" t="0" r="0" b="0"/>
            <wp:docPr id="280018876" name="Picture 9" descr="A screenshot of a computer generat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18876" name="Picture 9" descr="A screenshot of a computer generated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86131"/>
                    </a:xfrm>
                    <a:prstGeom prst="rect">
                      <a:avLst/>
                    </a:prstGeom>
                    <a:noFill/>
                    <a:ln>
                      <a:noFill/>
                    </a:ln>
                  </pic:spPr>
                </pic:pic>
              </a:graphicData>
            </a:graphic>
          </wp:inline>
        </w:drawing>
      </w:r>
    </w:p>
    <w:p w14:paraId="158548B8" w14:textId="6EC3E106" w:rsidR="001040A7" w:rsidRPr="00124433" w:rsidRDefault="00124433" w:rsidP="00124433">
      <w:pPr>
        <w:pStyle w:val="Caption"/>
        <w:spacing w:line="360" w:lineRule="auto"/>
        <w:rPr>
          <w:b w:val="0"/>
          <w:bCs w:val="0"/>
          <w:i/>
          <w:iCs/>
          <w:sz w:val="24"/>
          <w:szCs w:val="24"/>
        </w:rPr>
      </w:pPr>
      <w:r w:rsidRPr="00124433">
        <w:rPr>
          <w:b w:val="0"/>
          <w:bCs w:val="0"/>
          <w:i/>
          <w:iCs/>
          <w:sz w:val="22"/>
          <w:szCs w:val="22"/>
        </w:rPr>
        <w:t xml:space="preserve">Figure </w:t>
      </w:r>
      <w:r w:rsidRPr="00124433">
        <w:rPr>
          <w:b w:val="0"/>
          <w:bCs w:val="0"/>
          <w:i/>
          <w:iCs/>
          <w:sz w:val="22"/>
          <w:szCs w:val="22"/>
        </w:rPr>
        <w:fldChar w:fldCharType="begin"/>
      </w:r>
      <w:r w:rsidRPr="00124433">
        <w:rPr>
          <w:b w:val="0"/>
          <w:bCs w:val="0"/>
          <w:i/>
          <w:iCs/>
          <w:sz w:val="22"/>
          <w:szCs w:val="22"/>
        </w:rPr>
        <w:instrText xml:space="preserve"> SEQ Figure \* ARABIC </w:instrText>
      </w:r>
      <w:r w:rsidRPr="00124433">
        <w:rPr>
          <w:b w:val="0"/>
          <w:bCs w:val="0"/>
          <w:i/>
          <w:iCs/>
          <w:sz w:val="22"/>
          <w:szCs w:val="22"/>
        </w:rPr>
        <w:fldChar w:fldCharType="separate"/>
      </w:r>
      <w:r w:rsidR="0003610D">
        <w:rPr>
          <w:b w:val="0"/>
          <w:bCs w:val="0"/>
          <w:i/>
          <w:iCs/>
          <w:noProof/>
          <w:sz w:val="22"/>
          <w:szCs w:val="22"/>
        </w:rPr>
        <w:t>8</w:t>
      </w:r>
      <w:r w:rsidRPr="00124433">
        <w:rPr>
          <w:b w:val="0"/>
          <w:bCs w:val="0"/>
          <w:i/>
          <w:iCs/>
          <w:sz w:val="22"/>
          <w:szCs w:val="22"/>
        </w:rPr>
        <w:fldChar w:fldCharType="end"/>
      </w:r>
      <w:r w:rsidRPr="00124433">
        <w:rPr>
          <w:b w:val="0"/>
          <w:bCs w:val="0"/>
          <w:i/>
          <w:iCs/>
          <w:sz w:val="22"/>
          <w:szCs w:val="22"/>
        </w:rPr>
        <w:t xml:space="preserve">: Layout showing </w:t>
      </w:r>
      <w:r>
        <w:rPr>
          <w:b w:val="0"/>
          <w:bCs w:val="0"/>
          <w:i/>
          <w:iCs/>
          <w:sz w:val="22"/>
          <w:szCs w:val="22"/>
        </w:rPr>
        <w:t>a</w:t>
      </w:r>
      <w:r w:rsidRPr="00124433">
        <w:rPr>
          <w:b w:val="0"/>
          <w:bCs w:val="0"/>
          <w:i/>
          <w:iCs/>
          <w:sz w:val="22"/>
          <w:szCs w:val="22"/>
        </w:rPr>
        <w:t xml:space="preserve">) all forested pixels throughout the study area, colored by forest cover type, and </w:t>
      </w:r>
      <w:r>
        <w:rPr>
          <w:b w:val="0"/>
          <w:bCs w:val="0"/>
          <w:i/>
          <w:iCs/>
          <w:sz w:val="22"/>
          <w:szCs w:val="22"/>
        </w:rPr>
        <w:t>b</w:t>
      </w:r>
      <w:r w:rsidRPr="00124433">
        <w:rPr>
          <w:b w:val="0"/>
          <w:bCs w:val="0"/>
          <w:i/>
          <w:iCs/>
          <w:sz w:val="22"/>
          <w:szCs w:val="22"/>
        </w:rPr>
        <w:t>) a random selection of 50,000 forest pixels. Selected pixels have an ATL08 segment created at their center coordinates, resulting in the red speckled effect.</w:t>
      </w:r>
    </w:p>
    <w:p w14:paraId="15280C2A" w14:textId="343D0BC9" w:rsidR="00F351E3" w:rsidRDefault="008E5498" w:rsidP="00124433">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62" w:name="_Toc195460509"/>
      <w:r>
        <w:rPr>
          <w:b/>
          <w:bCs/>
        </w:rPr>
        <w:t>Sample Location Equivalence</w:t>
      </w:r>
    </w:p>
    <w:p w14:paraId="57BE7D43" w14:textId="736C5F0D"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18A4B63C"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2"/>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383AF52A" w:rsidR="009623B9" w:rsidRDefault="004216C4" w:rsidP="009623B9">
      <w:pPr>
        <w:spacing w:line="360" w:lineRule="auto"/>
        <w:ind w:firstLine="360"/>
      </w:pPr>
      <w:r>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w:t>
      </w:r>
      <w:r w:rsidR="00D44017">
        <w:lastRenderedPageBreak/>
        <w:t xml:space="preserve">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3"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3"/>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w:t>
      </w:r>
      <w:r w:rsidR="00E27190">
        <w:lastRenderedPageBreak/>
        <w:t xml:space="preserve">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64" w:name="_Toc195460511"/>
      <w:r w:rsidRPr="00FA3903">
        <w:rPr>
          <w:b/>
          <w:bCs/>
        </w:rPr>
        <w:t>Results</w:t>
      </w:r>
      <w:bookmarkEnd w:id="37"/>
      <w:bookmarkEnd w:id="38"/>
      <w:bookmarkEnd w:id="64"/>
    </w:p>
    <w:p w14:paraId="2BF2C8AB" w14:textId="77777777" w:rsidR="00BA0245" w:rsidRDefault="008638FC" w:rsidP="00BA0245">
      <w:pPr>
        <w:numPr>
          <w:ilvl w:val="1"/>
          <w:numId w:val="9"/>
        </w:numPr>
        <w:spacing w:line="360" w:lineRule="auto"/>
        <w:rPr>
          <w:b/>
          <w:bCs/>
        </w:rPr>
      </w:pPr>
      <w:bookmarkStart w:id="65" w:name="_Toc195460512"/>
      <w:r>
        <w:rPr>
          <w:b/>
          <w:bCs/>
        </w:rPr>
        <w:t>Phase</w:t>
      </w:r>
      <w:r w:rsidR="003E5D6A" w:rsidRPr="00FA3903">
        <w:rPr>
          <w:b/>
          <w:bCs/>
        </w:rPr>
        <w:t xml:space="preserve"> </w:t>
      </w:r>
      <w:r w:rsidR="000542A1" w:rsidRPr="00FA3903">
        <w:rPr>
          <w:b/>
          <w:bCs/>
        </w:rPr>
        <w:t>1: Validating ATL08 Canopy Heights with ALS</w:t>
      </w:r>
      <w:bookmarkEnd w:id="65"/>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5606DCF3"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03610D">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6" w:name="_Toc195460513"/>
      <w:r>
        <w:rPr>
          <w:b/>
          <w:bCs/>
        </w:rPr>
        <w:t>Phase</w:t>
      </w:r>
      <w:r w:rsidR="003E5D6A" w:rsidRPr="00FA3903">
        <w:rPr>
          <w:b/>
          <w:bCs/>
        </w:rPr>
        <w:t xml:space="preserve"> </w:t>
      </w:r>
      <w:r w:rsidR="000542A1" w:rsidRPr="00FA3903">
        <w:rPr>
          <w:b/>
          <w:bCs/>
        </w:rPr>
        <w:t xml:space="preserve">2: </w:t>
      </w:r>
      <w:bookmarkEnd w:id="66"/>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lastRenderedPageBreak/>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0D2626B7"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03610D">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7"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1B4924F2"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03610D">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7"/>
      <w:r w:rsidR="006422DB">
        <w:rPr>
          <w:b/>
          <w:bCs/>
        </w:rPr>
        <w:t>FIA-Derived Canopy Height Change</w:t>
      </w:r>
    </w:p>
    <w:p w14:paraId="203E18F6" w14:textId="184F7C90"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0F22CE2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03610D">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663971D8"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03610D">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8" w:name="_Toc195460515"/>
      <w:r>
        <w:rPr>
          <w:b/>
          <w:bCs/>
        </w:rPr>
        <w:t>Phase</w:t>
      </w:r>
      <w:r w:rsidR="003E5D6A" w:rsidRPr="00FA3903">
        <w:rPr>
          <w:b/>
          <w:bCs/>
        </w:rPr>
        <w:t xml:space="preserve"> </w:t>
      </w:r>
      <w:r w:rsidR="000542A1" w:rsidRPr="00FA3903">
        <w:rPr>
          <w:b/>
          <w:bCs/>
        </w:rPr>
        <w:t>4: Assessing Canopy Height Change with ATL08</w:t>
      </w:r>
      <w:bookmarkEnd w:id="68"/>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25FE3FAB">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557B02D8"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03610D">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741660D6"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03610D">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69" w:name="_Toc195197923"/>
      <w:bookmarkStart w:id="70" w:name="_Toc195198130"/>
      <w:bookmarkStart w:id="71"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03610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29AB00C1" w14:textId="6FCC2FFD" w:rsidR="00CD288D" w:rsidRPr="0003610D" w:rsidRDefault="00C75A5D" w:rsidP="0003610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03610D">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9BCDE4" w14:textId="0FA0A513" w:rsidR="00DE60C7" w:rsidRDefault="00DE60C7" w:rsidP="0003610D">
      <w:pPr>
        <w:numPr>
          <w:ilvl w:val="0"/>
          <w:numId w:val="9"/>
        </w:numPr>
        <w:spacing w:line="360" w:lineRule="auto"/>
        <w:rPr>
          <w:b/>
          <w:bCs/>
        </w:rPr>
      </w:pPr>
      <w:r w:rsidRPr="00FA3903">
        <w:rPr>
          <w:b/>
          <w:bCs/>
        </w:rPr>
        <w:t>Discussion</w:t>
      </w:r>
      <w:bookmarkEnd w:id="69"/>
      <w:bookmarkEnd w:id="70"/>
      <w:bookmarkEnd w:id="71"/>
    </w:p>
    <w:p w14:paraId="59367E6A" w14:textId="579DC536" w:rsidR="00A67663" w:rsidRDefault="00A67663" w:rsidP="0003610D">
      <w:pPr>
        <w:spacing w:line="360" w:lineRule="auto"/>
        <w:ind w:firstLine="360"/>
      </w:pPr>
      <w:r>
        <w:t xml:space="preserve">The ability of ICESat-2 to reliably detect change in forest height throughout time is vital for broad scale forest monitoring, overcoming the temporal limitations of repeat ALS data </w:t>
      </w:r>
      <w:r w:rsidR="00E77653">
        <w:t>acquisition</w:t>
      </w:r>
      <w:r>
        <w:t xml:space="preserve"> and spatial limitations of field inventories. However, the </w:t>
      </w:r>
      <w:r>
        <w:lastRenderedPageBreak/>
        <w:t xml:space="preserve">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6BD698B1"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1CBDCFA2"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is heavily 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w:t>
      </w:r>
      <w:r w:rsidR="00A67663">
        <w:lastRenderedPageBreak/>
        <w:t xml:space="preserve">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EF9ABD2" w:rsidR="008B5893" w:rsidRDefault="009472C0" w:rsidP="008B5893">
      <w:pPr>
        <w:spacing w:line="360" w:lineRule="auto"/>
        <w:ind w:firstLine="720"/>
      </w:pPr>
      <w:r>
        <w:t xml:space="preserve">Phase 4 used multiple statistical approaches to quantify net, incremental, and monotonic canopy height </w:t>
      </w:r>
      <w:r w:rsidR="00604E3B">
        <w:t>growth</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t xml:space="preserve">FIA-derived five-year net growth of </w:t>
      </w:r>
      <w:r w:rsidR="00AB5C9E">
        <w:t xml:space="preserve">1.68 meters. </w:t>
      </w:r>
      <w:r w:rsidR="00777623">
        <w:t xml:space="preserve">This consistency was expected, as </w:t>
      </w:r>
      <w:r w:rsidR="00777623">
        <w:lastRenderedPageBreak/>
        <w:t xml:space="preserve">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623859EA"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w:t>
      </w:r>
      <w:r w:rsidR="003D333F">
        <w:t>(Tau = 0.11)</w:t>
      </w:r>
      <w:r w:rsidR="00CB53B5">
        <w:t xml:space="preserve"> of all factor levels.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F7F697B">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2B724209"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03610D">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3D2B9C2E"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3F1C0658"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e</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412C0FC9"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0003610D">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015CDC7A" w:rsidR="004D4AFC" w:rsidRDefault="009828FD" w:rsidP="004D4AFC">
      <w:pPr>
        <w:spacing w:line="360" w:lineRule="auto"/>
        <w:ind w:firstLine="720"/>
      </w:pPr>
      <w:r>
        <w:rPr>
          <w:color w:val="000000"/>
        </w:rPr>
        <w:t>To</w:t>
      </w:r>
      <w:r w:rsidR="003E74BE">
        <w:rPr>
          <w:color w:val="000000"/>
        </w:rPr>
        <w:t xml:space="preserve"> effectively track chang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28CBBA21"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chang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chang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22E956A2"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78" w:name="_Toc195197924"/>
      <w:bookmarkStart w:id="79" w:name="_Toc195198131"/>
      <w:bookmarkStart w:id="80" w:name="_Toc195460517"/>
      <w:r w:rsidRPr="00FA3903">
        <w:rPr>
          <w:b/>
          <w:bCs/>
        </w:rPr>
        <w:t>Conclusion</w:t>
      </w:r>
      <w:bookmarkEnd w:id="78"/>
      <w:bookmarkEnd w:id="79"/>
      <w:bookmarkEnd w:id="80"/>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81" w:name="_Toc195197925"/>
      <w:bookmarkStart w:id="82" w:name="_Toc195198132"/>
      <w:bookmarkStart w:id="83" w:name="_Toc195460518"/>
      <w:r>
        <w:rPr>
          <w:b/>
          <w:bCs/>
        </w:rPr>
        <w:br w:type="page"/>
      </w:r>
      <w:r w:rsidR="00DE60C7" w:rsidRPr="00FA3903">
        <w:rPr>
          <w:b/>
          <w:bCs/>
        </w:rPr>
        <w:lastRenderedPageBreak/>
        <w:t>Bibliography</w:t>
      </w:r>
      <w:bookmarkEnd w:id="81"/>
      <w:bookmarkEnd w:id="82"/>
      <w:bookmarkEnd w:id="83"/>
    </w:p>
    <w:p w14:paraId="014138BB" w14:textId="77777777" w:rsidR="004E147F" w:rsidRDefault="00FA3903" w:rsidP="004E147F">
      <w:pPr>
        <w:pStyle w:val="Bibliography"/>
      </w:pPr>
      <w:r>
        <w:rPr>
          <w:b/>
          <w:bCs/>
        </w:rPr>
        <w:fldChar w:fldCharType="begin"/>
      </w:r>
      <w:r w:rsidR="00E85543">
        <w:rPr>
          <w:b/>
          <w:bCs/>
        </w:rPr>
        <w:instrText xml:space="preserve"> ADDIN ZOTERO_BIBL {"uncited":[],"omitted":[],"custom":[]} CSL_BIBLIOGRAPHY </w:instrText>
      </w:r>
      <w:r>
        <w:rPr>
          <w:b/>
          <w:bCs/>
        </w:rPr>
        <w:fldChar w:fldCharType="separate"/>
      </w:r>
      <w:r w:rsidR="004E147F">
        <w:t xml:space="preserve">Altman, D. G., &amp; Bland, J. M. (1995). Statistics notes: Absence of evidence is not evidence of absence. </w:t>
      </w:r>
      <w:r w:rsidR="004E147F">
        <w:rPr>
          <w:i/>
          <w:iCs/>
        </w:rPr>
        <w:t>BMJ</w:t>
      </w:r>
      <w:r w:rsidR="004E147F">
        <w:t xml:space="preserve">, </w:t>
      </w:r>
      <w:r w:rsidR="004E147F">
        <w:rPr>
          <w:i/>
          <w:iCs/>
        </w:rPr>
        <w:t>311</w:t>
      </w:r>
      <w:r w:rsidR="004E147F">
        <w:t>(7003), 485–485. https://doi.org/10.1136/bmj.311.7003.485</w:t>
      </w:r>
    </w:p>
    <w:p w14:paraId="3E29FC21" w14:textId="77777777" w:rsidR="004E147F" w:rsidRDefault="004E147F" w:rsidP="004E147F">
      <w:pPr>
        <w:pStyle w:val="Bibliography"/>
      </w:pPr>
      <w:r>
        <w:t xml:space="preserve">Amplitude, Inc. (2025). </w:t>
      </w:r>
      <w:r>
        <w:rPr>
          <w:i/>
          <w:iCs/>
        </w:rPr>
        <w:t>Bonferroni Correction Explained: Managing Multiple Testing in Statistics</w:t>
      </w:r>
      <w:r>
        <w:t>. https://amplitude.com/explore/experiment/what-is-bonferroni-correction</w:t>
      </w:r>
    </w:p>
    <w:p w14:paraId="6BBA5F8B" w14:textId="77777777" w:rsidR="004E147F" w:rsidRDefault="004E147F" w:rsidP="004E147F">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67F04FD4" w14:textId="77777777" w:rsidR="004E147F" w:rsidRDefault="004E147F" w:rsidP="004E147F">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09336D6F" w14:textId="77777777" w:rsidR="004E147F" w:rsidRDefault="004E147F" w:rsidP="004E147F">
      <w:pPr>
        <w:pStyle w:val="Bibliography"/>
      </w:pPr>
      <w:r>
        <w:t xml:space="preserve">Baker, J. B., &amp; Langdon, G. O. (1990). Pinus Taeda L. Loblolly Pine. In </w:t>
      </w:r>
      <w:r>
        <w:rPr>
          <w:i/>
          <w:iCs/>
        </w:rPr>
        <w:t>Silvics of North America</w:t>
      </w:r>
      <w:r>
        <w:t xml:space="preserve"> (Vol. 1, pp. 497–512). U.S. Dept. of Agriculture, Forest Service.</w:t>
      </w:r>
    </w:p>
    <w:p w14:paraId="14F9E0A4" w14:textId="77777777" w:rsidR="004E147F" w:rsidRDefault="004E147F" w:rsidP="004E147F">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12BB896" w14:textId="77777777" w:rsidR="004E147F" w:rsidRDefault="004E147F" w:rsidP="004E147F">
      <w:pPr>
        <w:pStyle w:val="Bibliography"/>
      </w:pPr>
      <w:r>
        <w:t xml:space="preserve">Bennett, F. (1963). </w:t>
      </w:r>
      <w:r>
        <w:rPr>
          <w:i/>
          <w:iCs/>
        </w:rPr>
        <w:t>Gorwth and Yield of Slash Pine Plantations</w:t>
      </w:r>
      <w:r>
        <w:t xml:space="preserve"> (No. SE-1). U.S. Department of Agriculture, Forest Service Southern Forest Experiment Station.</w:t>
      </w:r>
    </w:p>
    <w:p w14:paraId="15553780" w14:textId="77777777" w:rsidR="004E147F" w:rsidRDefault="004E147F" w:rsidP="004E147F">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013ED749" w14:textId="77777777" w:rsidR="004E147F" w:rsidRDefault="004E147F" w:rsidP="004E147F">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62D5BE52" w14:textId="77777777" w:rsidR="004E147F" w:rsidRDefault="004E147F" w:rsidP="004E147F">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3CF32F79" w14:textId="77777777" w:rsidR="004E147F" w:rsidRPr="004E147F" w:rsidRDefault="004E147F" w:rsidP="004E147F">
      <w:pPr>
        <w:pStyle w:val="Bibliography"/>
        <w:rPr>
          <w:lang w:val="fr-FR"/>
        </w:rPr>
      </w:pPr>
      <w:r>
        <w:t xml:space="preserve">Caldwell, A. R. (2022). </w:t>
      </w:r>
      <w:r>
        <w:rPr>
          <w:i/>
          <w:iCs/>
        </w:rPr>
        <w:t>Exploring Equivalence Testing with the Updated TOSTER R Package</w:t>
      </w:r>
      <w:r>
        <w:t xml:space="preserve">. </w:t>
      </w:r>
      <w:r w:rsidRPr="004E147F">
        <w:rPr>
          <w:lang w:val="fr-FR"/>
        </w:rPr>
        <w:t>PsyArXiv. https://doi.org/10.31234/osf.io/ty8de</w:t>
      </w:r>
    </w:p>
    <w:p w14:paraId="58711889" w14:textId="77777777" w:rsidR="004E147F" w:rsidRDefault="004E147F" w:rsidP="004E147F">
      <w:pPr>
        <w:pStyle w:val="Bibliography"/>
      </w:pPr>
      <w:r w:rsidRPr="004E147F">
        <w:rPr>
          <w:lang w:val="fr-FR"/>
        </w:rPr>
        <w:t xml:space="preserve">Caldwell, A. R. (2025). </w:t>
      </w:r>
      <w:r>
        <w:rPr>
          <w:i/>
          <w:iCs/>
        </w:rPr>
        <w:t>Robust TOST Procedures</w:t>
      </w:r>
      <w:r>
        <w:t xml:space="preserve"> [Vigenette]. https://cran.r-project.org/web/packages/TOSTER/vignettes/robustTOST.html</w:t>
      </w:r>
    </w:p>
    <w:p w14:paraId="05C728F9" w14:textId="77777777" w:rsidR="004E147F" w:rsidRDefault="004E147F" w:rsidP="004E147F">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447B8CD5" w14:textId="77777777" w:rsidR="004E147F" w:rsidRDefault="004E147F" w:rsidP="004E147F">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2D69FF1" w14:textId="77777777" w:rsidR="004E147F" w:rsidRDefault="004E147F" w:rsidP="004E147F">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0EC2D538" w14:textId="77777777" w:rsidR="004E147F" w:rsidRDefault="004E147F" w:rsidP="004E147F">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637A71B3" w14:textId="77777777" w:rsidR="004E147F" w:rsidRDefault="004E147F" w:rsidP="004E147F">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B68CE3F" w14:textId="77777777" w:rsidR="004E147F" w:rsidRDefault="004E147F" w:rsidP="004E147F">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2EBD2825" w14:textId="77777777" w:rsidR="004E147F" w:rsidRDefault="004E147F" w:rsidP="004E147F">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29B9E497" w14:textId="77777777" w:rsidR="004E147F" w:rsidRDefault="004E147F" w:rsidP="004E147F">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5B8343D4" w14:textId="77777777" w:rsidR="004E147F" w:rsidRDefault="004E147F" w:rsidP="004E147F">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55CE0716" w14:textId="77777777" w:rsidR="004E147F" w:rsidRDefault="004E147F" w:rsidP="004E147F">
      <w:pPr>
        <w:pStyle w:val="Bibliography"/>
      </w:pPr>
      <w:r>
        <w:t xml:space="preserve">Department of Statistics. (1997). </w:t>
      </w:r>
      <w:r>
        <w:rPr>
          <w:i/>
          <w:iCs/>
        </w:rPr>
        <w:t>Linear Regression</w:t>
      </w:r>
      <w:r>
        <w:t xml:space="preserve"> (No. 101; Course List for 1997-98). Yale University. http://www.stat.yale.edu/Courses/1997-98/101/linreg.htm</w:t>
      </w:r>
    </w:p>
    <w:p w14:paraId="5BF2C67C" w14:textId="77777777" w:rsidR="004E147F" w:rsidRDefault="004E147F" w:rsidP="004E147F">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0BB567AE" w14:textId="77777777" w:rsidR="004E147F" w:rsidRDefault="004E147F" w:rsidP="004E147F">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49572F83" w14:textId="77777777" w:rsidR="004E147F" w:rsidRDefault="004E147F" w:rsidP="004E147F">
      <w:pPr>
        <w:pStyle w:val="Bibliography"/>
      </w:pPr>
      <w:r>
        <w:t xml:space="preserve">Dong, P., &amp; Chen, Q. (2017). </w:t>
      </w:r>
      <w:r>
        <w:rPr>
          <w:i/>
          <w:iCs/>
        </w:rPr>
        <w:t>LiDAR Remote Sensing and Applications</w:t>
      </w:r>
      <w:r>
        <w:t xml:space="preserve"> (1st ed.). CRC Press. https://doi.org/10.4324/9781351233354</w:t>
      </w:r>
    </w:p>
    <w:p w14:paraId="30C6A25C" w14:textId="77777777" w:rsidR="004E147F" w:rsidRDefault="004E147F" w:rsidP="004E147F">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4F4F813B" w14:textId="77777777" w:rsidR="004E147F" w:rsidRDefault="004E147F" w:rsidP="004E147F">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381D9E29" w14:textId="77777777" w:rsidR="004E147F" w:rsidRDefault="004E147F" w:rsidP="004E147F">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634949AF" w14:textId="77777777" w:rsidR="004E147F" w:rsidRDefault="004E147F" w:rsidP="004E147F">
      <w:pPr>
        <w:pStyle w:val="Bibliography"/>
      </w:pPr>
      <w:r>
        <w:t xml:space="preserve">EarthSoft, Inc. (2024, July 8). </w:t>
      </w:r>
      <w:r>
        <w:rPr>
          <w:i/>
          <w:iCs/>
        </w:rPr>
        <w:t>Mann-Kendall Tests</w:t>
      </w:r>
      <w:r>
        <w:t>. EQuIS 7.24.3. https://help.earthsoft.com/lib_mann-kendall.htm</w:t>
      </w:r>
    </w:p>
    <w:p w14:paraId="0D9CA0A9" w14:textId="77777777" w:rsidR="004E147F" w:rsidRDefault="004E147F" w:rsidP="004E147F">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4CCC1DF4" w14:textId="77777777" w:rsidR="004E147F" w:rsidRDefault="004E147F" w:rsidP="004E147F">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4DA5FA13" w14:textId="77777777" w:rsidR="004E147F" w:rsidRDefault="004E147F" w:rsidP="004E147F">
      <w:pPr>
        <w:pStyle w:val="Bibliography"/>
      </w:pPr>
      <w:r>
        <w:t xml:space="preserve">FAO and UNEP. (2020). </w:t>
      </w:r>
      <w:r>
        <w:rPr>
          <w:i/>
          <w:iCs/>
        </w:rPr>
        <w:t>The State of the World’s Forests 2020</w:t>
      </w:r>
      <w:r>
        <w:t>. FAO and UNEP. https://doi.org/10.4060/ca8642en</w:t>
      </w:r>
    </w:p>
    <w:p w14:paraId="73777BF9" w14:textId="77777777" w:rsidR="004E147F" w:rsidRDefault="004E147F" w:rsidP="004E147F">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9DBEDD3" w14:textId="77777777" w:rsidR="004E147F" w:rsidRDefault="004E147F" w:rsidP="004E147F">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153FA6EC" w14:textId="77777777" w:rsidR="004E147F" w:rsidRDefault="004E147F" w:rsidP="004E147F">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45F37B75" w14:textId="77777777" w:rsidR="004E147F" w:rsidRDefault="004E147F" w:rsidP="004E147F">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28D41B89" w14:textId="77777777" w:rsidR="004E147F" w:rsidRDefault="004E147F" w:rsidP="004E147F">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6C311D0D" w14:textId="77777777" w:rsidR="004E147F" w:rsidRDefault="004E147F" w:rsidP="004E147F">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33346419" w14:textId="77777777" w:rsidR="004E147F" w:rsidRDefault="004E147F" w:rsidP="004E147F">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7BF0EDF7" w14:textId="77777777" w:rsidR="004E147F" w:rsidRPr="004E147F" w:rsidRDefault="004E147F" w:rsidP="004E147F">
      <w:pPr>
        <w:pStyle w:val="Bibliography"/>
        <w:rPr>
          <w:lang w:val="es-ES"/>
        </w:rPr>
      </w:pPr>
      <w:r>
        <w:t xml:space="preserve">Griffith, J. A., Stehman, S. V., &amp; Loveland, T. R. (2003). Landscape Trends in Mid-Atlantic and Southeastern United States Ecoregions. </w:t>
      </w:r>
      <w:r w:rsidRPr="004E147F">
        <w:rPr>
          <w:i/>
          <w:iCs/>
          <w:lang w:val="es-ES"/>
        </w:rPr>
        <w:t>Environmental Management</w:t>
      </w:r>
      <w:r w:rsidRPr="004E147F">
        <w:rPr>
          <w:lang w:val="es-ES"/>
        </w:rPr>
        <w:t xml:space="preserve">, </w:t>
      </w:r>
      <w:r w:rsidRPr="004E147F">
        <w:rPr>
          <w:i/>
          <w:iCs/>
          <w:lang w:val="es-ES"/>
        </w:rPr>
        <w:t>32</w:t>
      </w:r>
      <w:r w:rsidRPr="004E147F">
        <w:rPr>
          <w:lang w:val="es-ES"/>
        </w:rPr>
        <w:t>(5), 572–588. https://doi.org/10.1007/s00267-003-0078-2</w:t>
      </w:r>
    </w:p>
    <w:p w14:paraId="64E62998" w14:textId="77777777" w:rsidR="004E147F" w:rsidRDefault="004E147F" w:rsidP="004E147F">
      <w:pPr>
        <w:pStyle w:val="Bibliography"/>
      </w:pPr>
      <w:r w:rsidRPr="004E147F">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6CD698A3" w14:textId="77777777" w:rsidR="004E147F" w:rsidRDefault="004E147F" w:rsidP="004E147F">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7FAA9F0B" w14:textId="77777777" w:rsidR="004E147F" w:rsidRDefault="004E147F" w:rsidP="004E147F">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4FA476AF" w14:textId="77777777" w:rsidR="004E147F" w:rsidRDefault="004E147F" w:rsidP="004E147F">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736A03FE" w14:textId="77777777" w:rsidR="004E147F" w:rsidRDefault="004E147F" w:rsidP="004E147F">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4528211B" w14:textId="77777777" w:rsidR="004E147F" w:rsidRDefault="004E147F" w:rsidP="004E147F">
      <w:pPr>
        <w:pStyle w:val="Bibliography"/>
      </w:pPr>
      <w:r>
        <w:t xml:space="preserve">Harrap, R., &amp; Lato, M. (2010, June 1). </w:t>
      </w:r>
      <w:r>
        <w:rPr>
          <w:i/>
          <w:iCs/>
        </w:rPr>
        <w:t>An Overview of LIDAR: collection to applications</w:t>
      </w:r>
      <w:r>
        <w:t>. Norwegian Geotechnical Institute.</w:t>
      </w:r>
    </w:p>
    <w:p w14:paraId="2F8AF023" w14:textId="77777777" w:rsidR="004E147F" w:rsidRDefault="004E147F" w:rsidP="004E147F">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002B34B4" w14:textId="77777777" w:rsidR="004E147F" w:rsidRDefault="004E147F" w:rsidP="004E147F">
      <w:pPr>
        <w:pStyle w:val="Bibliography"/>
      </w:pPr>
      <w:r>
        <w:t xml:space="preserve">Hobu, Inc. (2025). </w:t>
      </w:r>
      <w:r>
        <w:rPr>
          <w:i/>
          <w:iCs/>
        </w:rPr>
        <w:t>USGS 3DEP LiDAR Point Clouds</w:t>
      </w:r>
      <w:r>
        <w:t xml:space="preserve"> [S3 Bucket; Entwine Point Tiles]. https://registry.opendata.aws/usgs-lidar</w:t>
      </w:r>
    </w:p>
    <w:p w14:paraId="14918388" w14:textId="77777777" w:rsidR="004E147F" w:rsidRDefault="004E147F" w:rsidP="004E147F">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2D6FBD58" w14:textId="77777777" w:rsidR="004E147F" w:rsidRDefault="004E147F" w:rsidP="004E147F">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32BF9F02" w14:textId="77777777" w:rsidR="004E147F" w:rsidRDefault="004E147F" w:rsidP="004E147F">
      <w:pPr>
        <w:pStyle w:val="Bibliography"/>
      </w:pPr>
      <w:r w:rsidRPr="004E147F">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C43EB10" w14:textId="77777777" w:rsidR="004E147F" w:rsidRDefault="004E147F" w:rsidP="004E147F">
      <w:pPr>
        <w:pStyle w:val="Bibliography"/>
      </w:pPr>
      <w:r>
        <w:t xml:space="preserve">Hurtado, S. (2020). </w:t>
      </w:r>
      <w:r>
        <w:rPr>
          <w:i/>
          <w:iCs/>
        </w:rPr>
        <w:t>RobustLinearReg: Robust Linear Regressions</w:t>
      </w:r>
      <w:r>
        <w:t xml:space="preserve"> (p. 1.2.0) [Dataset]. https://doi.org/10.32614/CRAN.package.RobustLinearReg</w:t>
      </w:r>
    </w:p>
    <w:p w14:paraId="549DAEC3" w14:textId="77777777" w:rsidR="004E147F" w:rsidRDefault="004E147F" w:rsidP="004E147F">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404642AF" w14:textId="77777777" w:rsidR="004E147F" w:rsidRDefault="004E147F" w:rsidP="004E147F">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6279173A" w14:textId="77777777" w:rsidR="004E147F" w:rsidRDefault="004E147F" w:rsidP="004E147F">
      <w:pPr>
        <w:pStyle w:val="Bibliography"/>
      </w:pPr>
      <w:r>
        <w:t xml:space="preserve">JMP Statistical Discovery. (2025). The t-test. </w:t>
      </w:r>
      <w:r>
        <w:rPr>
          <w:i/>
          <w:iCs/>
        </w:rPr>
        <w:t>Statistics Knowledge Portal</w:t>
      </w:r>
      <w:r>
        <w:t>. https://www.jmp.com/en/statistics-knowledge-portal/t-test</w:t>
      </w:r>
    </w:p>
    <w:p w14:paraId="5A7CFC3D" w14:textId="77777777" w:rsidR="004E147F" w:rsidRDefault="004E147F" w:rsidP="004E147F">
      <w:pPr>
        <w:pStyle w:val="Bibliography"/>
      </w:pPr>
      <w:r>
        <w:rPr>
          <w:i/>
          <w:iCs/>
        </w:rPr>
        <w:t>JMP Student Edition</w:t>
      </w:r>
      <w:r>
        <w:t xml:space="preserve"> (Version 18.2.0). (1989). [Computer software]. SAS Institute Inc.</w:t>
      </w:r>
    </w:p>
    <w:p w14:paraId="07E586C8" w14:textId="77777777" w:rsidR="004E147F" w:rsidRDefault="004E147F" w:rsidP="004E147F">
      <w:pPr>
        <w:pStyle w:val="Bibliography"/>
      </w:pPr>
      <w:r>
        <w:t xml:space="preserve">JMP Support. (2024). </w:t>
      </w:r>
      <w:r>
        <w:rPr>
          <w:i/>
          <w:iCs/>
        </w:rPr>
        <w:t>Equivalence Test Reports</w:t>
      </w:r>
      <w:r>
        <w:t>. JMP Statistical Discovery LLC. https://www.jmp.com/support/help/en/18.1/index.shtml#page/jmp/equivalence-test-reports.shtml</w:t>
      </w:r>
    </w:p>
    <w:p w14:paraId="0B70593D" w14:textId="77777777" w:rsidR="004E147F" w:rsidRDefault="004E147F" w:rsidP="004E147F">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01C1D93" w14:textId="77777777" w:rsidR="004E147F" w:rsidRDefault="004E147F" w:rsidP="004E147F">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01A774E3" w14:textId="77777777" w:rsidR="004E147F" w:rsidRDefault="004E147F" w:rsidP="004E147F">
      <w:pPr>
        <w:pStyle w:val="Bibliography"/>
      </w:pPr>
      <w:r>
        <w:t xml:space="preserve">Kendall, M. G., &amp; Gibbons, J. D. (1990). </w:t>
      </w:r>
      <w:r>
        <w:rPr>
          <w:i/>
          <w:iCs/>
        </w:rPr>
        <w:t>Rank correlation methods</w:t>
      </w:r>
      <w:r>
        <w:t xml:space="preserve"> (5th ed). E. Arnold ; Oxford University Press.</w:t>
      </w:r>
    </w:p>
    <w:p w14:paraId="103BCBE9" w14:textId="77777777" w:rsidR="004E147F" w:rsidRDefault="004E147F" w:rsidP="004E147F">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610A59E6" w14:textId="77777777" w:rsidR="004E147F" w:rsidRDefault="004E147F" w:rsidP="004E147F">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6527B0FE" w14:textId="77777777" w:rsidR="004E147F" w:rsidRDefault="004E147F" w:rsidP="004E147F">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3EBE001A" w14:textId="77777777" w:rsidR="004E147F" w:rsidRDefault="004E147F" w:rsidP="004E147F">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1A16BAA4" w14:textId="77777777" w:rsidR="004E147F" w:rsidRDefault="004E147F" w:rsidP="004E147F">
      <w:pPr>
        <w:pStyle w:val="Bibliography"/>
      </w:pPr>
      <w:r>
        <w:t xml:space="preserve">Lakens, D. (2022). </w:t>
      </w:r>
      <w:r>
        <w:rPr>
          <w:i/>
          <w:iCs/>
        </w:rPr>
        <w:t>Improving Your Statistical Inferences</w:t>
      </w:r>
      <w:r>
        <w:t>. https://doi.org/10.5281/ZENODO.6409077</w:t>
      </w:r>
    </w:p>
    <w:p w14:paraId="7502ED35" w14:textId="77777777" w:rsidR="004E147F" w:rsidRDefault="004E147F" w:rsidP="004E147F">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C52FCF9" w14:textId="77777777" w:rsidR="004E147F" w:rsidRPr="004E147F" w:rsidRDefault="004E147F" w:rsidP="004E147F">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4E147F">
        <w:rPr>
          <w:i/>
          <w:iCs/>
          <w:lang w:val="es-ES"/>
        </w:rPr>
        <w:t>Ecosphere</w:t>
      </w:r>
      <w:r w:rsidRPr="004E147F">
        <w:rPr>
          <w:lang w:val="es-ES"/>
        </w:rPr>
        <w:t xml:space="preserve">, </w:t>
      </w:r>
      <w:r w:rsidRPr="004E147F">
        <w:rPr>
          <w:i/>
          <w:iCs/>
          <w:lang w:val="es-ES"/>
        </w:rPr>
        <w:t>13</w:t>
      </w:r>
      <w:r w:rsidRPr="004E147F">
        <w:rPr>
          <w:lang w:val="es-ES"/>
        </w:rPr>
        <w:t>(9), e4209. https://doi.org/10.1002/ecs2.4209</w:t>
      </w:r>
    </w:p>
    <w:p w14:paraId="66BF9387" w14:textId="77777777" w:rsidR="004E147F" w:rsidRDefault="004E147F" w:rsidP="004E147F">
      <w:pPr>
        <w:pStyle w:val="Bibliography"/>
      </w:pPr>
      <w:r w:rsidRPr="004E147F">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E8B8F49" w14:textId="77777777" w:rsidR="004E147F" w:rsidRDefault="004E147F" w:rsidP="004E147F">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2B04DD48" w14:textId="77777777" w:rsidR="004E147F" w:rsidRDefault="004E147F" w:rsidP="004E147F">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74A9CCFF" w14:textId="77777777" w:rsidR="004E147F" w:rsidRPr="004E147F" w:rsidRDefault="004E147F" w:rsidP="004E147F">
      <w:pPr>
        <w:pStyle w:val="Bibliography"/>
        <w:rPr>
          <w:lang w:val="es-ES"/>
        </w:rPr>
      </w:pPr>
      <w:r>
        <w:t xml:space="preserve">Liu, M., Popescu, S., &amp; Malambo, L. (2019). Feasibility of Burned Area Mapping Based on ICESAT−2 Photon Counting Data. </w:t>
      </w:r>
      <w:r w:rsidRPr="004E147F">
        <w:rPr>
          <w:i/>
          <w:iCs/>
          <w:lang w:val="es-ES"/>
        </w:rPr>
        <w:t>Remote Sensing</w:t>
      </w:r>
      <w:r w:rsidRPr="004E147F">
        <w:rPr>
          <w:lang w:val="es-ES"/>
        </w:rPr>
        <w:t xml:space="preserve">, </w:t>
      </w:r>
      <w:r w:rsidRPr="004E147F">
        <w:rPr>
          <w:i/>
          <w:iCs/>
          <w:lang w:val="es-ES"/>
        </w:rPr>
        <w:t>12</w:t>
      </w:r>
      <w:r w:rsidRPr="004E147F">
        <w:rPr>
          <w:lang w:val="es-ES"/>
        </w:rPr>
        <w:t>(1), 24. https://doi.org/10.3390/rs12010024</w:t>
      </w:r>
    </w:p>
    <w:p w14:paraId="312A5B88" w14:textId="77777777" w:rsidR="004E147F" w:rsidRDefault="004E147F" w:rsidP="004E147F">
      <w:pPr>
        <w:pStyle w:val="Bibliography"/>
      </w:pPr>
      <w:r w:rsidRPr="004E147F">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410644DA" w14:textId="77777777" w:rsidR="004E147F" w:rsidRDefault="004E147F" w:rsidP="004E147F">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288C2DDF" w14:textId="77777777" w:rsidR="004E147F" w:rsidRDefault="004E147F" w:rsidP="004E147F">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24C89337" w14:textId="77777777" w:rsidR="004E147F" w:rsidRDefault="004E147F" w:rsidP="004E147F">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3DC4583B" w14:textId="77777777" w:rsidR="004E147F" w:rsidRDefault="004E147F" w:rsidP="004E147F">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3079B291" w14:textId="77777777" w:rsidR="004E147F" w:rsidRDefault="004E147F" w:rsidP="004E147F">
      <w:pPr>
        <w:pStyle w:val="Bibliography"/>
      </w:pPr>
      <w:r>
        <w:t xml:space="preserve">Mann, H. B. (1945). Nonparametric Tests Against Trend. </w:t>
      </w:r>
      <w:r>
        <w:rPr>
          <w:i/>
          <w:iCs/>
        </w:rPr>
        <w:t>Econometrica</w:t>
      </w:r>
      <w:r>
        <w:t xml:space="preserve">, </w:t>
      </w:r>
      <w:r>
        <w:rPr>
          <w:i/>
          <w:iCs/>
        </w:rPr>
        <w:t>13</w:t>
      </w:r>
      <w:r>
        <w:t>(3), 245. https://doi.org/10.2307/1907187</w:t>
      </w:r>
    </w:p>
    <w:p w14:paraId="47C42411" w14:textId="77777777" w:rsidR="004E147F" w:rsidRDefault="004E147F" w:rsidP="004E147F">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4AA86D47" w14:textId="77777777" w:rsidR="004E147F" w:rsidRDefault="004E147F" w:rsidP="004E147F">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A75131C" w14:textId="77777777" w:rsidR="004E147F" w:rsidRDefault="004E147F" w:rsidP="004E147F">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386AFC9A" w14:textId="77777777" w:rsidR="004E147F" w:rsidRDefault="004E147F" w:rsidP="004E147F">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7B697B34" w14:textId="77777777" w:rsidR="004E147F" w:rsidRDefault="004E147F" w:rsidP="004E147F">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8A8833D" w14:textId="77777777" w:rsidR="004E147F" w:rsidRDefault="004E147F" w:rsidP="004E147F">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13BF6CB1" w14:textId="77777777" w:rsidR="004E147F" w:rsidRDefault="004E147F" w:rsidP="004E147F">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31B97840" w14:textId="77777777" w:rsidR="004E147F" w:rsidRDefault="004E147F" w:rsidP="004E147F">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334700B3" w14:textId="77777777" w:rsidR="004E147F" w:rsidRDefault="004E147F" w:rsidP="004E147F">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45F29783" w14:textId="77777777" w:rsidR="004E147F" w:rsidRDefault="004E147F" w:rsidP="004E147F">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6AB572F" w14:textId="77777777" w:rsidR="004E147F" w:rsidRDefault="004E147F" w:rsidP="004E147F">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763C4A56" w14:textId="77777777" w:rsidR="004E147F" w:rsidRDefault="004E147F" w:rsidP="004E147F">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01FCC227" w14:textId="77777777" w:rsidR="004E147F" w:rsidRDefault="004E147F" w:rsidP="004E147F">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58B0FDDA" w14:textId="77777777" w:rsidR="004E147F" w:rsidRDefault="004E147F" w:rsidP="004E147F">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9076A11" w14:textId="77777777" w:rsidR="004E147F" w:rsidRDefault="004E147F" w:rsidP="004E147F">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4C7CDECC" w14:textId="77777777" w:rsidR="004E147F" w:rsidRDefault="004E147F" w:rsidP="004E147F">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6D7C2308" w14:textId="77777777" w:rsidR="004E147F" w:rsidRDefault="004E147F" w:rsidP="004E147F">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E58CB76" w14:textId="77777777" w:rsidR="004E147F" w:rsidRDefault="004E147F" w:rsidP="004E147F">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3F825AE3" w14:textId="77777777" w:rsidR="004E147F" w:rsidRDefault="004E147F" w:rsidP="004E147F">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06E59B52" w14:textId="77777777" w:rsidR="004E147F" w:rsidRDefault="004E147F" w:rsidP="004E147F">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31845F00" w14:textId="77777777" w:rsidR="004E147F" w:rsidRDefault="004E147F" w:rsidP="004E147F">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E3D3E0B" w14:textId="77777777" w:rsidR="004E147F" w:rsidRDefault="004E147F" w:rsidP="004E147F">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4E820AEE" w14:textId="77777777" w:rsidR="004E147F" w:rsidRDefault="004E147F" w:rsidP="004E147F">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6DEA2B9E" w14:textId="77777777" w:rsidR="004E147F" w:rsidRPr="004E147F" w:rsidRDefault="004E147F" w:rsidP="004E147F">
      <w:pPr>
        <w:pStyle w:val="Bibliography"/>
        <w:rPr>
          <w:lang w:val="es-ES"/>
        </w:rPr>
      </w:pPr>
      <w:r>
        <w:t xml:space="preserve">Pronk, M., Eleveld, M., &amp; Ledoux, H. (2024). Assessing Vertical Accuracy and Spatial Coverage of ICESat-2 and GEDI Spaceborne Lidar for Creating Global Terrain Models. </w:t>
      </w:r>
      <w:r w:rsidRPr="004E147F">
        <w:rPr>
          <w:i/>
          <w:iCs/>
          <w:lang w:val="es-ES"/>
        </w:rPr>
        <w:t>Remote Sensing</w:t>
      </w:r>
      <w:r w:rsidRPr="004E147F">
        <w:rPr>
          <w:lang w:val="es-ES"/>
        </w:rPr>
        <w:t xml:space="preserve">, </w:t>
      </w:r>
      <w:r w:rsidRPr="004E147F">
        <w:rPr>
          <w:i/>
          <w:iCs/>
          <w:lang w:val="es-ES"/>
        </w:rPr>
        <w:t>16</w:t>
      </w:r>
      <w:r w:rsidRPr="004E147F">
        <w:rPr>
          <w:lang w:val="es-ES"/>
        </w:rPr>
        <w:t>(13), 2259. https://doi.org/10.3390/rs16132259</w:t>
      </w:r>
    </w:p>
    <w:p w14:paraId="4B984076" w14:textId="77777777" w:rsidR="004E147F" w:rsidRDefault="004E147F" w:rsidP="004E147F">
      <w:pPr>
        <w:pStyle w:val="Bibliography"/>
      </w:pPr>
      <w:r w:rsidRPr="004E147F">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2AEDD6A5" w14:textId="77777777" w:rsidR="004E147F" w:rsidRDefault="004E147F" w:rsidP="004E147F">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01504160" w14:textId="77777777" w:rsidR="004E147F" w:rsidRDefault="004E147F" w:rsidP="004E147F">
      <w:pPr>
        <w:pStyle w:val="Bibliography"/>
      </w:pPr>
      <w:r>
        <w:t xml:space="preserve">radt0005. (2025). </w:t>
      </w:r>
      <w:r>
        <w:rPr>
          <w:i/>
          <w:iCs/>
        </w:rPr>
        <w:t>FIADB_Direct</w:t>
      </w:r>
      <w:r>
        <w:t xml:space="preserve"> [R]. https://github.com/radt0005/FIADB_Direct (Original work published 2025)</w:t>
      </w:r>
    </w:p>
    <w:p w14:paraId="7EE8B3A6" w14:textId="77777777" w:rsidR="004E147F" w:rsidRDefault="004E147F" w:rsidP="004E147F">
      <w:pPr>
        <w:pStyle w:val="Bibliography"/>
      </w:pPr>
      <w:r w:rsidRPr="004E147F">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4040D4DA" w14:textId="77777777" w:rsidR="004E147F" w:rsidRDefault="004E147F" w:rsidP="004E147F">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123283A5" w14:textId="77777777" w:rsidR="004E147F" w:rsidRDefault="004E147F" w:rsidP="004E147F">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6F0F941" w14:textId="77777777" w:rsidR="004E147F" w:rsidRDefault="004E147F" w:rsidP="004E147F">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559701D0" w14:textId="77777777" w:rsidR="004E147F" w:rsidRDefault="004E147F" w:rsidP="004E147F">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1D2D622E" w14:textId="77777777" w:rsidR="004E147F" w:rsidRDefault="004E147F" w:rsidP="004E147F">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711C3B7A" w14:textId="77777777" w:rsidR="004E147F" w:rsidRDefault="004E147F" w:rsidP="004E147F">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63229D12" w14:textId="77777777" w:rsidR="004E147F" w:rsidRDefault="004E147F" w:rsidP="004E147F">
      <w:pPr>
        <w:pStyle w:val="Bibliography"/>
      </w:pPr>
      <w:r>
        <w:t xml:space="preserve">Rossum, G. van, &amp; Drake, F. L. (2010). </w:t>
      </w:r>
      <w:r>
        <w:rPr>
          <w:i/>
          <w:iCs/>
        </w:rPr>
        <w:t>The Python language reference</w:t>
      </w:r>
      <w:r>
        <w:t xml:space="preserve"> (Release 3.0.1 [Repr.]). Python Software Foundation.</w:t>
      </w:r>
    </w:p>
    <w:p w14:paraId="41F0AF27" w14:textId="77777777" w:rsidR="004E147F" w:rsidRDefault="004E147F" w:rsidP="004E147F">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497C4F6C" w14:textId="77777777" w:rsidR="004E147F" w:rsidRDefault="004E147F" w:rsidP="004E147F">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40FFBD6C" w14:textId="77777777" w:rsidR="004E147F" w:rsidRDefault="004E147F" w:rsidP="004E147F">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2E12B43F" w14:textId="77777777" w:rsidR="004E147F" w:rsidRDefault="004E147F" w:rsidP="004E147F">
      <w:pPr>
        <w:pStyle w:val="Bibliography"/>
      </w:pPr>
      <w:r>
        <w:t xml:space="preserve">Shtaynberger, J., &amp; Bar, H. (2023). </w:t>
      </w:r>
      <w:r>
        <w:rPr>
          <w:i/>
          <w:iCs/>
        </w:rPr>
        <w:t>Equivalence Testing</w:t>
      </w:r>
      <w:r>
        <w:t>. Cornell Statistical Consulting Unit. https://cscu.cornell.edu/wp-content/uploads/equiv.pdf</w:t>
      </w:r>
    </w:p>
    <w:p w14:paraId="1E99B0D3" w14:textId="77777777" w:rsidR="004E147F" w:rsidRDefault="004E147F" w:rsidP="004E147F">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092163A0" w14:textId="77777777" w:rsidR="004E147F" w:rsidRDefault="004E147F" w:rsidP="004E147F">
      <w:pPr>
        <w:pStyle w:val="Bibliography"/>
      </w:pPr>
      <w:r w:rsidRPr="004E147F">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60F7A3DA" w14:textId="77777777" w:rsidR="004E147F" w:rsidRDefault="004E147F" w:rsidP="004E147F">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1755BAEA" w14:textId="77777777" w:rsidR="004E147F" w:rsidRDefault="004E147F" w:rsidP="004E147F">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4EF058E1" w14:textId="77777777" w:rsidR="004E147F" w:rsidRDefault="004E147F" w:rsidP="004E147F">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758EA094" w14:textId="77777777" w:rsidR="004E147F" w:rsidRDefault="004E147F" w:rsidP="004E147F">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7BB33CBB" w14:textId="77777777" w:rsidR="004E147F" w:rsidRDefault="004E147F" w:rsidP="004E147F">
      <w:pPr>
        <w:pStyle w:val="Bibliography"/>
      </w:pPr>
      <w:r>
        <w:t xml:space="preserve">The pandas development team. (2024). </w:t>
      </w:r>
      <w:r>
        <w:rPr>
          <w:i/>
          <w:iCs/>
        </w:rPr>
        <w:t>pandas-dev/pandas: Pandas</w:t>
      </w:r>
      <w:r>
        <w:t xml:space="preserve"> (Version v2.2.3) [Computer software]. Zenodo. https://doi.org/10.5281/ZENODO.3509134</w:t>
      </w:r>
    </w:p>
    <w:p w14:paraId="262DD296" w14:textId="77777777" w:rsidR="004E147F" w:rsidRDefault="004E147F" w:rsidP="004E147F">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6F499B0" w14:textId="77777777" w:rsidR="004E147F" w:rsidRDefault="004E147F" w:rsidP="004E147F">
      <w:pPr>
        <w:pStyle w:val="Bibliography"/>
      </w:pPr>
      <w:r>
        <w:t xml:space="preserve">U.S. Department of Agriculture Forest Service. (2023, January 13). </w:t>
      </w:r>
      <w:r>
        <w:rPr>
          <w:i/>
          <w:iCs/>
        </w:rPr>
        <w:t>Forest Inventory and Analysis</w:t>
      </w:r>
      <w:r>
        <w:t>. Research. https://research.fs.usda.gov/programs/fia</w:t>
      </w:r>
    </w:p>
    <w:p w14:paraId="30B8BC92" w14:textId="77777777" w:rsidR="004E147F" w:rsidRDefault="004E147F" w:rsidP="004E147F">
      <w:pPr>
        <w:pStyle w:val="Bibliography"/>
      </w:pPr>
      <w:r>
        <w:t xml:space="preserve">U.S. Department of Agriculture Forest Service. (2024). </w:t>
      </w:r>
      <w:r>
        <w:rPr>
          <w:i/>
          <w:iCs/>
        </w:rPr>
        <w:t>The Forest Inventory and Analysis Database User Guide (NFI): Vol. Database Description</w:t>
      </w:r>
      <w:r>
        <w:t>.</w:t>
      </w:r>
    </w:p>
    <w:p w14:paraId="3A26F964" w14:textId="77777777" w:rsidR="004E147F" w:rsidRDefault="004E147F" w:rsidP="004E147F">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043A4EB1" w14:textId="77777777" w:rsidR="004E147F" w:rsidRDefault="004E147F" w:rsidP="004E147F">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4BE99C37" w14:textId="77777777" w:rsidR="004E147F" w:rsidRDefault="004E147F" w:rsidP="004E147F">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C1AC17F" w14:textId="77777777" w:rsidR="004E147F" w:rsidRDefault="004E147F" w:rsidP="004E147F">
      <w:pPr>
        <w:pStyle w:val="Bibliography"/>
      </w:pPr>
      <w:r>
        <w:t xml:space="preserve">Wild, C. J., &amp; Seber, G. A. F. (2000). The Wilcoxon Test. In </w:t>
      </w:r>
      <w:r>
        <w:rPr>
          <w:i/>
          <w:iCs/>
        </w:rPr>
        <w:t>Chance encounters: A first course in data analysis and inference</w:t>
      </w:r>
      <w:r>
        <w:t xml:space="preserve"> (p. 10). Wiley.</w:t>
      </w:r>
    </w:p>
    <w:p w14:paraId="097E04F9" w14:textId="77777777" w:rsidR="004E147F" w:rsidRDefault="004E147F" w:rsidP="004E147F">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42918425" w14:textId="77777777" w:rsidR="004E147F" w:rsidRDefault="004E147F" w:rsidP="004E147F">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6387686A" w14:textId="77777777" w:rsidR="004E147F" w:rsidRDefault="004E147F" w:rsidP="004E147F">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5CBD96B4" w14:textId="77777777" w:rsidR="004E147F" w:rsidRDefault="004E147F" w:rsidP="004E147F">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704B5C51" w14:textId="77777777" w:rsidR="004E147F" w:rsidRDefault="004E147F" w:rsidP="004E147F">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162182F8" w14:textId="77777777" w:rsidR="004E147F" w:rsidRDefault="004E147F" w:rsidP="004E147F">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EAA1B2B" w14:textId="77777777" w:rsidR="004E147F" w:rsidRDefault="004E147F" w:rsidP="004E147F">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7EE10780" w14:textId="77777777" w:rsidR="004E147F" w:rsidRDefault="004E147F" w:rsidP="004E147F">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9E9B343" w14:textId="77777777" w:rsidR="004E147F" w:rsidRDefault="004E147F" w:rsidP="004E147F">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358ECB43" w14:textId="77777777" w:rsidR="004E147F" w:rsidRDefault="004E147F" w:rsidP="004E147F">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42188C7A" w14:textId="77777777" w:rsidR="004E147F" w:rsidRDefault="004E147F" w:rsidP="004E147F">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42D1F492" w14:textId="77777777" w:rsidR="004E147F" w:rsidRDefault="004E147F" w:rsidP="004E147F">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1FBB6E10"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84" w:name="_Toc195197926"/>
      <w:bookmarkStart w:id="85" w:name="_Toc195198133"/>
      <w:bookmarkStart w:id="86" w:name="_Toc195460519"/>
      <w:r w:rsidRPr="00806DA9">
        <w:rPr>
          <w:b/>
          <w:bCs/>
        </w:rPr>
        <w:br w:type="page"/>
      </w:r>
      <w:bookmarkEnd w:id="84"/>
      <w:bookmarkEnd w:id="85"/>
      <w:bookmarkEnd w:id="86"/>
      <w:r w:rsidR="00806DA9" w:rsidRPr="008C696B">
        <w:rPr>
          <w:b/>
          <w:bCs/>
        </w:rPr>
        <w:lastRenderedPageBreak/>
        <w:t>Appendi</w:t>
      </w:r>
      <w:r w:rsidR="00E738D0" w:rsidRPr="008C696B">
        <w:rPr>
          <w:b/>
          <w:bCs/>
        </w:rPr>
        <w:t>x</w:t>
      </w:r>
    </w:p>
    <w:p w14:paraId="3B85C285" w14:textId="13F52993"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6D5360" w:rsidRPr="008C696B">
        <w:rPr>
          <w:b/>
          <w:bCs/>
        </w:rPr>
        <w:t>w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r w:rsidRPr="008C696B">
        <w:rPr>
          <w:b/>
          <w:bCs/>
        </w:rPr>
        <w:t xml:space="preserve">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24E488C3" w:rsidR="003B4DE9" w:rsidRPr="008C696B" w:rsidRDefault="003B4DE9" w:rsidP="008C696B">
      <w:pPr>
        <w:numPr>
          <w:ilvl w:val="1"/>
          <w:numId w:val="9"/>
        </w:numPr>
        <w:spacing w:line="360" w:lineRule="auto"/>
        <w:rPr>
          <w:b/>
          <w:bCs/>
        </w:rPr>
      </w:pPr>
      <w:r w:rsidRPr="008C696B">
        <w:rPr>
          <w:b/>
          <w:bCs/>
        </w:rPr>
        <w:lastRenderedPageBreak/>
        <w:t>Python Script to Extract Canopy Height Metrics from ALS Data w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32"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39"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42" w:author="Poncy, William" w:date="2025-05-22T09:08:00Z" w:initials="WP">
    <w:p w14:paraId="3E3FE28F" w14:textId="77777777" w:rsidR="006574E5" w:rsidRDefault="006574E5" w:rsidP="006574E5">
      <w:pPr>
        <w:pStyle w:val="CommentText"/>
      </w:pPr>
      <w:r>
        <w:rPr>
          <w:rStyle w:val="CommentReference"/>
        </w:rPr>
        <w:annotationRef/>
      </w:r>
      <w:r>
        <w:t>good</w:t>
      </w:r>
    </w:p>
  </w:comment>
  <w:comment w:id="44" w:author="Poncy, William" w:date="2025-05-22T09:10:00Z" w:initials="WP">
    <w:p w14:paraId="724BAD28" w14:textId="77777777" w:rsidR="005A52DF" w:rsidRDefault="005A52DF" w:rsidP="005A52DF">
      <w:pPr>
        <w:pStyle w:val="CommentText"/>
      </w:pPr>
      <w:r>
        <w:rPr>
          <w:rStyle w:val="CommentReference"/>
        </w:rPr>
        <w:annotationRef/>
      </w:r>
      <w:r>
        <w:t>good</w:t>
      </w:r>
    </w:p>
  </w:comment>
  <w:comment w:id="50" w:author="Poncy, William" w:date="2025-05-22T09:23:00Z" w:initials="WP">
    <w:p w14:paraId="579D9AF3" w14:textId="77777777" w:rsidR="006339FD" w:rsidRDefault="006339FD" w:rsidP="006339FD">
      <w:pPr>
        <w:pStyle w:val="CommentText"/>
      </w:pPr>
      <w:r>
        <w:rPr>
          <w:rStyle w:val="CommentReference"/>
        </w:rPr>
        <w:annotationRef/>
      </w:r>
      <w:r>
        <w:t>good</w:t>
      </w:r>
    </w:p>
  </w:comment>
  <w:comment w:id="52" w:author="Poncy, William" w:date="2025-05-19T13:00:00Z" w:initials="WP">
    <w:p w14:paraId="60C9CFD2" w14:textId="14593778" w:rsidR="00216F5C" w:rsidRDefault="00216F5C" w:rsidP="00216F5C">
      <w:pPr>
        <w:pStyle w:val="CommentText"/>
      </w:pPr>
      <w:r>
        <w:rPr>
          <w:rStyle w:val="CommentReference"/>
        </w:rPr>
        <w:annotationRef/>
      </w:r>
      <w:r>
        <w:t>Larger</w:t>
      </w:r>
    </w:p>
  </w:comment>
  <w:comment w:id="53"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5" w:author="Poncy, William" w:date="2025-05-22T09:49:00Z" w:initials="WP">
    <w:p w14:paraId="7ADADCDF" w14:textId="77777777" w:rsidR="002A79C7" w:rsidRDefault="002A79C7" w:rsidP="002A79C7">
      <w:pPr>
        <w:pStyle w:val="CommentText"/>
      </w:pPr>
      <w:r>
        <w:rPr>
          <w:rStyle w:val="CommentReference"/>
        </w:rPr>
        <w:annotationRef/>
      </w:r>
      <w:r>
        <w:t>good</w:t>
      </w:r>
    </w:p>
  </w:comment>
  <w:comment w:id="60" w:author="Poncy, William" w:date="2025-05-19T16:59:00Z" w:initials="WP">
    <w:p w14:paraId="47C59F7A" w14:textId="76990002" w:rsidR="000D2EDB" w:rsidRDefault="000D2EDB" w:rsidP="000D2EDB">
      <w:pPr>
        <w:pStyle w:val="CommentText"/>
      </w:pPr>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57F8B56F" w15:done="0"/>
  <w15:commentEx w15:paraId="4331FE29" w15:done="0"/>
  <w15:commentEx w15:paraId="3E3FE28F" w15:done="0"/>
  <w15:commentEx w15:paraId="724BAD28" w15:done="0"/>
  <w15:commentEx w15:paraId="579D9AF3" w15:done="0"/>
  <w15:commentEx w15:paraId="60C9CFD2" w15:done="0"/>
  <w15:commentEx w15:paraId="615C887E" w15:done="0"/>
  <w15:commentEx w15:paraId="7ADADCDF" w15:done="0"/>
  <w15:commentEx w15:paraId="47C59F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3982AC86" w16cex:dateUtc="2025-05-19T16:12:00Z"/>
  <w16cex:commentExtensible w16cex:durableId="064A42E6" w16cex:dateUtc="2025-05-19T16:26:00Z"/>
  <w16cex:commentExtensible w16cex:durableId="23A32137" w16cex:dateUtc="2025-05-22T13:08:00Z"/>
  <w16cex:commentExtensible w16cex:durableId="24821C5D" w16cex:dateUtc="2025-05-22T13:10:00Z"/>
  <w16cex:commentExtensible w16cex:durableId="7660A823" w16cex:dateUtc="2025-05-22T13:23:00Z"/>
  <w16cex:commentExtensible w16cex:durableId="42A59108" w16cex:dateUtc="2025-05-19T17:00:00Z"/>
  <w16cex:commentExtensible w16cex:durableId="609D644E" w16cex:dateUtc="2025-05-19T17:01:00Z"/>
  <w16cex:commentExtensible w16cex:durableId="689CB9D2" w16cex:dateUtc="2025-05-22T13:49:00Z"/>
  <w16cex:commentExtensible w16cex:durableId="1063EC62" w16cex:dateUtc="2025-05-19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57F8B56F" w16cid:durableId="3982AC86"/>
  <w16cid:commentId w16cid:paraId="4331FE29" w16cid:durableId="064A42E6"/>
  <w16cid:commentId w16cid:paraId="3E3FE28F" w16cid:durableId="23A32137"/>
  <w16cid:commentId w16cid:paraId="724BAD28" w16cid:durableId="24821C5D"/>
  <w16cid:commentId w16cid:paraId="579D9AF3" w16cid:durableId="7660A823"/>
  <w16cid:commentId w16cid:paraId="60C9CFD2" w16cid:durableId="42A59108"/>
  <w16cid:commentId w16cid:paraId="615C887E" w16cid:durableId="609D644E"/>
  <w16cid:commentId w16cid:paraId="7ADADCDF" w16cid:durableId="689CB9D2"/>
  <w16cid:commentId w16cid:paraId="47C59F7A" w16cid:durableId="1063EC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6C1C52" w14:textId="77777777" w:rsidR="00E12E31" w:rsidRDefault="00E12E31">
      <w:r>
        <w:separator/>
      </w:r>
    </w:p>
  </w:endnote>
  <w:endnote w:type="continuationSeparator" w:id="0">
    <w:p w14:paraId="785D384C" w14:textId="77777777" w:rsidR="00E12E31" w:rsidRDefault="00E12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CE624" w14:textId="77777777" w:rsidR="00E12E31" w:rsidRDefault="00E12E31">
      <w:r>
        <w:separator/>
      </w:r>
    </w:p>
  </w:footnote>
  <w:footnote w:type="continuationSeparator" w:id="0">
    <w:p w14:paraId="3DC935A7" w14:textId="77777777" w:rsidR="00E12E31" w:rsidRDefault="00E12E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0EAF"/>
    <w:multiLevelType w:val="multilevel"/>
    <w:tmpl w:val="0ACED1AE"/>
    <w:lvl w:ilvl="0">
      <w:start w:val="7"/>
      <w:numFmt w:val="decimal"/>
      <w:lvlText w:val="%1."/>
      <w:lvlJc w:val="left"/>
      <w:pPr>
        <w:ind w:left="480" w:hanging="480"/>
      </w:pPr>
      <w:rPr>
        <w:rFonts w:hint="default"/>
      </w:rPr>
    </w:lvl>
    <w:lvl w:ilvl="1">
      <w:start w:val="11"/>
      <w:numFmt w:val="decimal"/>
      <w:lvlText w:val="%1.%2."/>
      <w:lvlJc w:val="left"/>
      <w:pPr>
        <w:ind w:left="1272" w:hanging="48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5"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6" w15:restartNumberingAfterBreak="0">
    <w:nsid w:val="5DAD00D3"/>
    <w:multiLevelType w:val="multilevel"/>
    <w:tmpl w:val="82883DC0"/>
    <w:lvl w:ilvl="0">
      <w:start w:val="7"/>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7"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2"/>
  </w:num>
  <w:num w:numId="2" w16cid:durableId="721950347">
    <w:abstractNumId w:val="11"/>
  </w:num>
  <w:num w:numId="3" w16cid:durableId="121850044">
    <w:abstractNumId w:val="5"/>
  </w:num>
  <w:num w:numId="4" w16cid:durableId="711921598">
    <w:abstractNumId w:val="3"/>
  </w:num>
  <w:num w:numId="5" w16cid:durableId="421993358">
    <w:abstractNumId w:val="12"/>
  </w:num>
  <w:num w:numId="6" w16cid:durableId="1210191161">
    <w:abstractNumId w:val="14"/>
  </w:num>
  <w:num w:numId="7" w16cid:durableId="2145930059">
    <w:abstractNumId w:val="18"/>
  </w:num>
  <w:num w:numId="8" w16cid:durableId="895359063">
    <w:abstractNumId w:val="0"/>
  </w:num>
  <w:num w:numId="9" w16cid:durableId="169565927">
    <w:abstractNumId w:val="9"/>
  </w:num>
  <w:num w:numId="10" w16cid:durableId="356780455">
    <w:abstractNumId w:val="13"/>
  </w:num>
  <w:num w:numId="11" w16cid:durableId="2030787687">
    <w:abstractNumId w:val="4"/>
  </w:num>
  <w:num w:numId="12" w16cid:durableId="800929024">
    <w:abstractNumId w:val="6"/>
  </w:num>
  <w:num w:numId="13" w16cid:durableId="1829397901">
    <w:abstractNumId w:val="20"/>
  </w:num>
  <w:num w:numId="14" w16cid:durableId="1510176374">
    <w:abstractNumId w:val="19"/>
  </w:num>
  <w:num w:numId="15" w16cid:durableId="2011517661">
    <w:abstractNumId w:val="15"/>
  </w:num>
  <w:num w:numId="16" w16cid:durableId="882450864">
    <w:abstractNumId w:val="8"/>
  </w:num>
  <w:num w:numId="17" w16cid:durableId="1984383568">
    <w:abstractNumId w:val="7"/>
  </w:num>
  <w:num w:numId="18" w16cid:durableId="1787238458">
    <w:abstractNumId w:val="10"/>
  </w:num>
  <w:num w:numId="19" w16cid:durableId="1674646804">
    <w:abstractNumId w:val="17"/>
  </w:num>
  <w:num w:numId="20" w16cid:durableId="1049767292">
    <w:abstractNumId w:val="16"/>
  </w:num>
  <w:num w:numId="21" w16cid:durableId="13007645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23EA"/>
    <w:rsid w:val="0003610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95285"/>
    <w:rsid w:val="000A51F0"/>
    <w:rsid w:val="000A701C"/>
    <w:rsid w:val="000B377E"/>
    <w:rsid w:val="000B4BCD"/>
    <w:rsid w:val="000D185C"/>
    <w:rsid w:val="000D197D"/>
    <w:rsid w:val="000D2EDB"/>
    <w:rsid w:val="000E2771"/>
    <w:rsid w:val="000E4242"/>
    <w:rsid w:val="000E7E8B"/>
    <w:rsid w:val="000F1141"/>
    <w:rsid w:val="000F13EB"/>
    <w:rsid w:val="000F4BF5"/>
    <w:rsid w:val="000F64DC"/>
    <w:rsid w:val="001036BC"/>
    <w:rsid w:val="001040A7"/>
    <w:rsid w:val="0010449C"/>
    <w:rsid w:val="00104D91"/>
    <w:rsid w:val="00112591"/>
    <w:rsid w:val="00114361"/>
    <w:rsid w:val="001163E4"/>
    <w:rsid w:val="00120FF4"/>
    <w:rsid w:val="00124433"/>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66BC"/>
    <w:rsid w:val="002823E0"/>
    <w:rsid w:val="00283073"/>
    <w:rsid w:val="00287510"/>
    <w:rsid w:val="002A03A2"/>
    <w:rsid w:val="002A1AAB"/>
    <w:rsid w:val="002A31FA"/>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C70"/>
    <w:rsid w:val="002F5212"/>
    <w:rsid w:val="00300D79"/>
    <w:rsid w:val="00311D9D"/>
    <w:rsid w:val="003152CD"/>
    <w:rsid w:val="003175C7"/>
    <w:rsid w:val="00322E09"/>
    <w:rsid w:val="00326745"/>
    <w:rsid w:val="00336B77"/>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E08E0"/>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326CE"/>
    <w:rsid w:val="00442178"/>
    <w:rsid w:val="004435C6"/>
    <w:rsid w:val="00443A5D"/>
    <w:rsid w:val="004509E0"/>
    <w:rsid w:val="00453A3E"/>
    <w:rsid w:val="00456027"/>
    <w:rsid w:val="004631F0"/>
    <w:rsid w:val="00470A20"/>
    <w:rsid w:val="0048086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D6CBB"/>
    <w:rsid w:val="004E147F"/>
    <w:rsid w:val="004E153D"/>
    <w:rsid w:val="004E550E"/>
    <w:rsid w:val="004E7A3F"/>
    <w:rsid w:val="004F309F"/>
    <w:rsid w:val="004F5D67"/>
    <w:rsid w:val="004F7F83"/>
    <w:rsid w:val="00500840"/>
    <w:rsid w:val="00501126"/>
    <w:rsid w:val="00506C6B"/>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965ED"/>
    <w:rsid w:val="005A0FAF"/>
    <w:rsid w:val="005A52DF"/>
    <w:rsid w:val="005C0AA6"/>
    <w:rsid w:val="005C0C96"/>
    <w:rsid w:val="005C155E"/>
    <w:rsid w:val="005C3E0C"/>
    <w:rsid w:val="005C5BE9"/>
    <w:rsid w:val="005C6FF3"/>
    <w:rsid w:val="005D2839"/>
    <w:rsid w:val="005D4CDD"/>
    <w:rsid w:val="005D69A3"/>
    <w:rsid w:val="005E1AA5"/>
    <w:rsid w:val="005E1B17"/>
    <w:rsid w:val="005E31DC"/>
    <w:rsid w:val="005F39AC"/>
    <w:rsid w:val="006020A9"/>
    <w:rsid w:val="00604E3B"/>
    <w:rsid w:val="00607EE2"/>
    <w:rsid w:val="00613B67"/>
    <w:rsid w:val="00617E55"/>
    <w:rsid w:val="0062222A"/>
    <w:rsid w:val="0062229A"/>
    <w:rsid w:val="00623B53"/>
    <w:rsid w:val="0062761C"/>
    <w:rsid w:val="00632552"/>
    <w:rsid w:val="006339C9"/>
    <w:rsid w:val="006339FD"/>
    <w:rsid w:val="006410E6"/>
    <w:rsid w:val="00641BA5"/>
    <w:rsid w:val="00641C4C"/>
    <w:rsid w:val="006422DB"/>
    <w:rsid w:val="006430EE"/>
    <w:rsid w:val="0065191E"/>
    <w:rsid w:val="006528F8"/>
    <w:rsid w:val="006574E5"/>
    <w:rsid w:val="00664440"/>
    <w:rsid w:val="00674DEF"/>
    <w:rsid w:val="006772AE"/>
    <w:rsid w:val="00681302"/>
    <w:rsid w:val="0068343D"/>
    <w:rsid w:val="00683ECA"/>
    <w:rsid w:val="00696FFF"/>
    <w:rsid w:val="006A3BEB"/>
    <w:rsid w:val="006A52AD"/>
    <w:rsid w:val="006A78C3"/>
    <w:rsid w:val="006B015D"/>
    <w:rsid w:val="006B2787"/>
    <w:rsid w:val="006B459E"/>
    <w:rsid w:val="006B5D30"/>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22C3E"/>
    <w:rsid w:val="007306B0"/>
    <w:rsid w:val="00765452"/>
    <w:rsid w:val="007672A1"/>
    <w:rsid w:val="007716CA"/>
    <w:rsid w:val="00771EB8"/>
    <w:rsid w:val="007760FD"/>
    <w:rsid w:val="00777623"/>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0F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C696B"/>
    <w:rsid w:val="008D798A"/>
    <w:rsid w:val="008E47E6"/>
    <w:rsid w:val="008E5498"/>
    <w:rsid w:val="008F249C"/>
    <w:rsid w:val="008F71F3"/>
    <w:rsid w:val="009005FB"/>
    <w:rsid w:val="009073B5"/>
    <w:rsid w:val="00911389"/>
    <w:rsid w:val="00911CD7"/>
    <w:rsid w:val="0091283A"/>
    <w:rsid w:val="00913DBB"/>
    <w:rsid w:val="009155A8"/>
    <w:rsid w:val="009246A8"/>
    <w:rsid w:val="0092781F"/>
    <w:rsid w:val="00930A99"/>
    <w:rsid w:val="009343D6"/>
    <w:rsid w:val="00945A02"/>
    <w:rsid w:val="009472C0"/>
    <w:rsid w:val="00955B2F"/>
    <w:rsid w:val="0096026D"/>
    <w:rsid w:val="00960CD5"/>
    <w:rsid w:val="009623B9"/>
    <w:rsid w:val="009647E5"/>
    <w:rsid w:val="0096585F"/>
    <w:rsid w:val="00966B8C"/>
    <w:rsid w:val="0097007B"/>
    <w:rsid w:val="009728E5"/>
    <w:rsid w:val="00982559"/>
    <w:rsid w:val="009828FD"/>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172DF"/>
    <w:rsid w:val="00A2362E"/>
    <w:rsid w:val="00A26FE1"/>
    <w:rsid w:val="00A34B1C"/>
    <w:rsid w:val="00A35066"/>
    <w:rsid w:val="00A35761"/>
    <w:rsid w:val="00A364BB"/>
    <w:rsid w:val="00A36E96"/>
    <w:rsid w:val="00A4179D"/>
    <w:rsid w:val="00A41EB8"/>
    <w:rsid w:val="00A5295D"/>
    <w:rsid w:val="00A5346B"/>
    <w:rsid w:val="00A53532"/>
    <w:rsid w:val="00A53765"/>
    <w:rsid w:val="00A57AFD"/>
    <w:rsid w:val="00A60768"/>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5EAC"/>
    <w:rsid w:val="00AA7039"/>
    <w:rsid w:val="00AB00CA"/>
    <w:rsid w:val="00AB018F"/>
    <w:rsid w:val="00AB0F80"/>
    <w:rsid w:val="00AB5C9E"/>
    <w:rsid w:val="00AC0C22"/>
    <w:rsid w:val="00AC10D0"/>
    <w:rsid w:val="00AC5164"/>
    <w:rsid w:val="00AD3843"/>
    <w:rsid w:val="00AD6039"/>
    <w:rsid w:val="00AD73AF"/>
    <w:rsid w:val="00AF48AB"/>
    <w:rsid w:val="00B01ADA"/>
    <w:rsid w:val="00B02738"/>
    <w:rsid w:val="00B02E32"/>
    <w:rsid w:val="00B04999"/>
    <w:rsid w:val="00B05C3E"/>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4C41"/>
    <w:rsid w:val="00BB77A8"/>
    <w:rsid w:val="00BB7C68"/>
    <w:rsid w:val="00BC1FA7"/>
    <w:rsid w:val="00BC7FA5"/>
    <w:rsid w:val="00BD3F1F"/>
    <w:rsid w:val="00BD79AB"/>
    <w:rsid w:val="00BE19DA"/>
    <w:rsid w:val="00BE6723"/>
    <w:rsid w:val="00BF443E"/>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207E"/>
    <w:rsid w:val="00CA397C"/>
    <w:rsid w:val="00CB53B5"/>
    <w:rsid w:val="00CB69AE"/>
    <w:rsid w:val="00CC1FBB"/>
    <w:rsid w:val="00CD288D"/>
    <w:rsid w:val="00CD2CF6"/>
    <w:rsid w:val="00CD56DE"/>
    <w:rsid w:val="00CD7627"/>
    <w:rsid w:val="00CF2CF2"/>
    <w:rsid w:val="00D11E24"/>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5BEA"/>
    <w:rsid w:val="00D962E2"/>
    <w:rsid w:val="00D97AA2"/>
    <w:rsid w:val="00DA2D4B"/>
    <w:rsid w:val="00DA482C"/>
    <w:rsid w:val="00DB265E"/>
    <w:rsid w:val="00DB3EAA"/>
    <w:rsid w:val="00DB4CAE"/>
    <w:rsid w:val="00DB5890"/>
    <w:rsid w:val="00DB68A2"/>
    <w:rsid w:val="00DD1CC5"/>
    <w:rsid w:val="00DD342A"/>
    <w:rsid w:val="00DD5988"/>
    <w:rsid w:val="00DE60C7"/>
    <w:rsid w:val="00DE68CD"/>
    <w:rsid w:val="00DE74E6"/>
    <w:rsid w:val="00DF1F88"/>
    <w:rsid w:val="00DF240C"/>
    <w:rsid w:val="00DF476C"/>
    <w:rsid w:val="00DF58BB"/>
    <w:rsid w:val="00E04988"/>
    <w:rsid w:val="00E07421"/>
    <w:rsid w:val="00E12E31"/>
    <w:rsid w:val="00E140A0"/>
    <w:rsid w:val="00E20DB1"/>
    <w:rsid w:val="00E2153A"/>
    <w:rsid w:val="00E27190"/>
    <w:rsid w:val="00E408B7"/>
    <w:rsid w:val="00E44F5E"/>
    <w:rsid w:val="00E45712"/>
    <w:rsid w:val="00E4596D"/>
    <w:rsid w:val="00E45EE8"/>
    <w:rsid w:val="00E51138"/>
    <w:rsid w:val="00E57CCB"/>
    <w:rsid w:val="00E62F07"/>
    <w:rsid w:val="00E64A29"/>
    <w:rsid w:val="00E64DCB"/>
    <w:rsid w:val="00E654DA"/>
    <w:rsid w:val="00E656CA"/>
    <w:rsid w:val="00E7078D"/>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17C8"/>
    <w:rsid w:val="00EE3574"/>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491247">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90143">
      <w:bodyDiv w:val="1"/>
      <w:marLeft w:val="0"/>
      <w:marRight w:val="0"/>
      <w:marTop w:val="0"/>
      <w:marBottom w:val="0"/>
      <w:divBdr>
        <w:top w:val="none" w:sz="0" w:space="0" w:color="auto"/>
        <w:left w:val="none" w:sz="0" w:space="0" w:color="auto"/>
        <w:bottom w:val="none" w:sz="0" w:space="0" w:color="auto"/>
        <w:right w:val="none" w:sz="0" w:space="0" w:color="auto"/>
      </w:divBdr>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0</TotalTime>
  <Pages>183</Pages>
  <Words>75283</Words>
  <Characters>429119</Characters>
  <Application>Microsoft Office Word</Application>
  <DocSecurity>0</DocSecurity>
  <Lines>3575</Lines>
  <Paragraphs>100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3396</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63</cp:revision>
  <cp:lastPrinted>2025-04-28T16:13:00Z</cp:lastPrinted>
  <dcterms:created xsi:type="dcterms:W3CDTF">2025-05-20T23:28:00Z</dcterms:created>
  <dcterms:modified xsi:type="dcterms:W3CDTF">2025-05-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igA19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